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4CA4992F" w:rsidR="004D72B5" w:rsidRPr="00E063FE" w:rsidRDefault="0028793C" w:rsidP="00972203">
      <w:pPr>
        <w:pStyle w:val="Abstract"/>
        <w:rPr>
          <w:i/>
          <w:iCs/>
        </w:rPr>
      </w:pPr>
      <w:ins w:id="0" w:author="Pat Mongkolwat" w:date="2020-10-25T11:28:00Z">
        <w:r>
          <w:rPr>
            <w:i/>
            <w:iCs/>
            <w:noProof/>
          </w:rPr>
          <mc:AlternateContent>
            <mc:Choice Requires="wpi">
              <w:drawing>
                <wp:anchor distT="0" distB="0" distL="114300" distR="114300" simplePos="0" relativeHeight="251670528"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679FF43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">
                  <v:imagedata r:id="rId10" o:title=""/>
                </v:shape>
              </w:pict>
            </mc:Fallback>
          </mc:AlternateContent>
        </w:r>
      </w:ins>
      <w:r w:rsidR="002C748E" w:rsidRPr="00E063FE">
        <w:rPr>
          <w:i/>
          <w:iCs/>
        </w:rPr>
        <w:t xml:space="preserve">Healthcare information sharing and interoperability between healthcare organizations </w:t>
      </w:r>
      <w:r w:rsidR="00F63D1C">
        <w:rPr>
          <w:i/>
          <w:iCs/>
        </w:rPr>
        <w:t>are</w:t>
      </w:r>
      <w:r w:rsidR="002C748E" w:rsidRPr="00E063FE">
        <w:rPr>
          <w:i/>
          <w:iCs/>
        </w:rPr>
        <w:t xml:space="preserve"> </w:t>
      </w:r>
      <w:r w:rsidR="0060008D">
        <w:rPr>
          <w:i/>
          <w:iCs/>
        </w:rPr>
        <w:t>important</w:t>
      </w:r>
      <w:r w:rsidR="004A70F4">
        <w:rPr>
          <w:i/>
          <w:iCs/>
        </w:rPr>
        <w:t xml:space="preserve"> factors to</w:t>
      </w:r>
      <w:r w:rsidR="002C748E" w:rsidRPr="00E063FE">
        <w:rPr>
          <w:i/>
          <w:iCs/>
        </w:rPr>
        <w:t xml:space="preserve"> healthcare quality</w:t>
      </w:r>
      <w:r w:rsidR="00F80B8E">
        <w:rPr>
          <w:i/>
          <w:iCs/>
        </w:rPr>
        <w:t xml:space="preserve"> and safety</w:t>
      </w:r>
      <w:r w:rsidR="00192185">
        <w:rPr>
          <w:i/>
          <w:iCs/>
        </w:rPr>
        <w:t xml:space="preserve"> since a patient may </w:t>
      </w:r>
      <w:ins w:id="1" w:author="Pat Mongkolwat" w:date="2020-10-25T10:42:00Z">
        <w:r w:rsidR="00601116">
          <w:rPr>
            <w:i/>
            <w:iCs/>
          </w:rPr>
          <w:t>require</w:t>
        </w:r>
      </w:ins>
      <w:ins w:id="2" w:author="Pat Mongkolwat" w:date="2020-10-25T10:43:00Z">
        <w:r w:rsidR="00604684">
          <w:rPr>
            <w:i/>
            <w:iCs/>
          </w:rPr>
          <w:t xml:space="preserve"> medical services and consultations from </w:t>
        </w:r>
        <w:r w:rsidR="00C345A8">
          <w:rPr>
            <w:i/>
            <w:iCs/>
          </w:rPr>
          <w:t>different healthcare provides</w:t>
        </w:r>
      </w:ins>
      <w:del w:id="3" w:author="Pat Mongkolwat" w:date="2020-10-25T10:43:00Z">
        <w:r w:rsidR="00E856A3" w:rsidDel="00604684">
          <w:rPr>
            <w:i/>
            <w:iCs/>
          </w:rPr>
          <w:delText xml:space="preserve"> </w:delText>
        </w:r>
      </w:del>
      <w:del w:id="4" w:author="Pat Mongkolwat" w:date="2020-10-25T10:44:00Z">
        <w:r w:rsidR="00E856A3" w:rsidDel="00C345A8">
          <w:rPr>
            <w:i/>
            <w:iCs/>
          </w:rPr>
          <w:delText>m</w:delText>
        </w:r>
      </w:del>
      <w:del w:id="5" w:author="Pat Mongkolwat" w:date="2020-10-25T10:43:00Z">
        <w:r w:rsidR="00E856A3" w:rsidDel="00C345A8">
          <w:rPr>
            <w:i/>
            <w:iCs/>
          </w:rPr>
          <w:delText>ore than one specialist</w:delText>
        </w:r>
      </w:del>
      <w:r w:rsidR="002C748E" w:rsidRPr="00E063FE">
        <w:rPr>
          <w:i/>
          <w:iCs/>
        </w:rPr>
        <w:t xml:space="preserve">. </w:t>
      </w:r>
      <w:r w:rsidR="000A2D04">
        <w:rPr>
          <w:i/>
          <w:iCs/>
        </w:rPr>
        <w:t>M</w:t>
      </w:r>
      <w:r w:rsidR="002C748E"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002C748E"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w:t>
      </w:r>
      <w:ins w:id="6" w:author="Pat Mongkolwat" w:date="2020-10-25T18:55:00Z">
        <w:r w:rsidR="002A3023">
          <w:rPr>
            <w:i/>
            <w:iCs/>
          </w:rPr>
          <w:t xml:space="preserve">No </w:t>
        </w:r>
        <w:r w:rsidR="00F240C2">
          <w:rPr>
            <w:i/>
            <w:iCs/>
          </w:rPr>
          <w:t>s</w:t>
        </w:r>
      </w:ins>
      <w:ins w:id="7" w:author="Pat Mongkolwat" w:date="2020-10-25T11:23:00Z">
        <w:r w:rsidR="00A96CFB">
          <w:rPr>
            <w:i/>
            <w:iCs/>
          </w:rPr>
          <w:t>pecific</w:t>
        </w:r>
      </w:ins>
      <w:ins w:id="8" w:author="Pat Mongkolwat" w:date="2020-10-25T11:27:00Z">
        <w:r w:rsidR="005E743A">
          <w:rPr>
            <w:i/>
            <w:iCs/>
          </w:rPr>
          <w:t xml:space="preserve"> </w:t>
        </w:r>
      </w:ins>
      <w:ins w:id="9" w:author="Pat Mongkolwat" w:date="2020-10-25T14:02:00Z">
        <w:r w:rsidR="00B302D8">
          <w:rPr>
            <w:i/>
            <w:iCs/>
          </w:rPr>
          <w:t>s</w:t>
        </w:r>
      </w:ins>
      <w:del w:id="10" w:author="Pat Mongkolwat" w:date="2020-10-25T14:02:00Z">
        <w:r w:rsidR="00CD77F5" w:rsidDel="00B302D8">
          <w:rPr>
            <w:i/>
            <w:iCs/>
          </w:rPr>
          <w:delText>S</w:delText>
        </w:r>
      </w:del>
      <w:r w:rsidR="00CD77F5">
        <w:rPr>
          <w:i/>
          <w:iCs/>
        </w:rPr>
        <w:t>ecurity</w:t>
      </w:r>
      <w:ins w:id="11" w:author="Pat Mongkolwat" w:date="2020-10-25T18:52:00Z">
        <w:r w:rsidR="003D7F66">
          <w:rPr>
            <w:i/>
            <w:iCs/>
          </w:rPr>
          <w:t xml:space="preserve"> implementation</w:t>
        </w:r>
      </w:ins>
      <w:ins w:id="12" w:author="Pat Mongkolwat" w:date="2020-10-25T19:20:00Z">
        <w:r w:rsidR="008560F7">
          <w:rPr>
            <w:i/>
            <w:iCs/>
          </w:rPr>
          <w:t>s</w:t>
        </w:r>
      </w:ins>
      <w:ins w:id="13" w:author="Pat Mongkolwat" w:date="2020-10-25T18:56:00Z">
        <w:r w:rsidR="00F240C2">
          <w:rPr>
            <w:i/>
            <w:iCs/>
          </w:rPr>
          <w:t xml:space="preserve"> </w:t>
        </w:r>
      </w:ins>
      <w:ins w:id="14" w:author="Pat Mongkolwat" w:date="2020-10-25T18:58:00Z">
        <w:r w:rsidR="00EC4C95">
          <w:rPr>
            <w:i/>
            <w:iCs/>
          </w:rPr>
          <w:t>w</w:t>
        </w:r>
        <w:r w:rsidR="00A86D54">
          <w:rPr>
            <w:i/>
            <w:iCs/>
          </w:rPr>
          <w:t>ere</w:t>
        </w:r>
      </w:ins>
      <w:r w:rsidR="00CD77F5">
        <w:rPr>
          <w:i/>
          <w:iCs/>
        </w:rPr>
        <w:t xml:space="preserve"> </w:t>
      </w:r>
      <w:del w:id="15" w:author="Pat Mongkolwat" w:date="2020-10-25T18:53:00Z">
        <w:r w:rsidR="00CD77F5" w:rsidDel="004E651F">
          <w:rPr>
            <w:i/>
            <w:iCs/>
          </w:rPr>
          <w:delText xml:space="preserve">issues were not </w:delText>
        </w:r>
        <w:r w:rsidR="00250D5F" w:rsidDel="004E651F">
          <w:rPr>
            <w:i/>
            <w:iCs/>
          </w:rPr>
          <w:delText>a focal point</w:delText>
        </w:r>
      </w:del>
      <w:ins w:id="16" w:author="Pat Mongkolwat" w:date="2020-10-25T19:43:00Z">
        <w:r w:rsidR="00E81267">
          <w:rPr>
            <w:i/>
            <w:iCs/>
          </w:rPr>
          <w:t>endo</w:t>
        </w:r>
        <w:r w:rsidR="001A0C10">
          <w:rPr>
            <w:i/>
            <w:iCs/>
          </w:rPr>
          <w:t>r</w:t>
        </w:r>
        <w:r w:rsidR="00E81267">
          <w:rPr>
            <w:i/>
            <w:iCs/>
          </w:rPr>
          <w:t>s</w:t>
        </w:r>
      </w:ins>
      <w:ins w:id="17" w:author="Pat Mongkolwat" w:date="2020-10-25T19:03:00Z">
        <w:r w:rsidR="0050728C">
          <w:rPr>
            <w:i/>
            <w:iCs/>
          </w:rPr>
          <w:t>ed</w:t>
        </w:r>
      </w:ins>
      <w:ins w:id="18" w:author="Pat Mongkolwat" w:date="2020-10-25T19:56:00Z">
        <w:r w:rsidR="00020DEA">
          <w:rPr>
            <w:i/>
            <w:iCs/>
          </w:rPr>
          <w:t xml:space="preserve">, which </w:t>
        </w:r>
      </w:ins>
      <w:ins w:id="19" w:author="Pat Mongkolwat" w:date="2020-10-25T19:06:00Z">
        <w:r w:rsidR="00CF0870">
          <w:rPr>
            <w:i/>
            <w:iCs/>
          </w:rPr>
          <w:t>allow</w:t>
        </w:r>
      </w:ins>
      <w:ins w:id="20" w:author="Pat Mongkolwat" w:date="2020-10-25T19:46:00Z">
        <w:r w:rsidR="001052E8">
          <w:rPr>
            <w:i/>
            <w:iCs/>
          </w:rPr>
          <w:t>s</w:t>
        </w:r>
      </w:ins>
      <w:ins w:id="21" w:author="Pat Mongkolwat" w:date="2020-10-25T19:08:00Z">
        <w:r w:rsidR="00C559AA">
          <w:rPr>
            <w:i/>
            <w:iCs/>
          </w:rPr>
          <w:t xml:space="preserve"> </w:t>
        </w:r>
      </w:ins>
      <w:ins w:id="22" w:author="Pat Mongkolwat" w:date="2020-10-25T19:09:00Z">
        <w:r w:rsidR="00A36029">
          <w:rPr>
            <w:i/>
            <w:iCs/>
          </w:rPr>
          <w:t xml:space="preserve">latest </w:t>
        </w:r>
        <w:r w:rsidR="002145B3">
          <w:rPr>
            <w:i/>
            <w:iCs/>
          </w:rPr>
          <w:t>security</w:t>
        </w:r>
      </w:ins>
      <w:ins w:id="23" w:author="Pat Mongkolwat" w:date="2020-10-25T19:18:00Z">
        <w:r w:rsidR="00DB262F">
          <w:rPr>
            <w:i/>
            <w:iCs/>
          </w:rPr>
          <w:t xml:space="preserve"> </w:t>
        </w:r>
      </w:ins>
      <w:ins w:id="24" w:author="Pat Mongkolwat" w:date="2020-10-25T19:19:00Z">
        <w:r w:rsidR="004815C2">
          <w:rPr>
            <w:i/>
            <w:iCs/>
          </w:rPr>
          <w:t>technologies</w:t>
        </w:r>
      </w:ins>
      <w:ins w:id="25" w:author="Pat Mongkolwat" w:date="2020-10-25T19:09:00Z">
        <w:r w:rsidR="002145B3">
          <w:rPr>
            <w:i/>
            <w:iCs/>
          </w:rPr>
          <w:t xml:space="preserve"> </w:t>
        </w:r>
      </w:ins>
      <w:ins w:id="26" w:author="Pat Mongkolwat" w:date="2020-10-25T19:57:00Z">
        <w:r w:rsidR="007B363C">
          <w:rPr>
            <w:i/>
            <w:iCs/>
          </w:rPr>
          <w:t>to be applied.</w:t>
        </w:r>
      </w:ins>
      <w:del w:id="27" w:author="Pat Mongkolwat" w:date="2020-10-25T19:05:00Z">
        <w:r w:rsidR="00C65810" w:rsidDel="00DB19A2">
          <w:rPr>
            <w:i/>
            <w:iCs/>
          </w:rPr>
          <w:delText xml:space="preserve"> at the time of its inception</w:delText>
        </w:r>
      </w:del>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w:t>
      </w:r>
      <w:del w:id="28" w:author="Pat Mongkolwat" w:date="2020-10-25T19:58:00Z">
        <w:r w:rsidR="003821C7" w:rsidDel="00157033">
          <w:rPr>
            <w:i/>
            <w:iCs/>
          </w:rPr>
          <w:delText>d</w:delText>
        </w:r>
      </w:del>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w:t>
      </w:r>
      <w:ins w:id="29" w:author="Pat Mongkolwat" w:date="2020-10-25T19:59:00Z">
        <w:r w:rsidR="006F4B49">
          <w:rPr>
            <w:i/>
            <w:iCs/>
          </w:rPr>
          <w:t>implemented</w:t>
        </w:r>
      </w:ins>
      <w:ins w:id="30" w:author="Pat Mongkolwat" w:date="2020-10-25T20:00:00Z">
        <w:r w:rsidR="002F73A1">
          <w:rPr>
            <w:i/>
            <w:iCs/>
          </w:rPr>
          <w:t xml:space="preserve">, </w:t>
        </w:r>
      </w:ins>
      <w:r w:rsidR="009B20A7">
        <w:rPr>
          <w:i/>
          <w:iCs/>
        </w:rPr>
        <w:t>demonstrated</w:t>
      </w:r>
      <w:ins w:id="31" w:author="Pat Mongkolwat" w:date="2020-10-25T20:00:00Z">
        <w:r w:rsidR="00DE15A8">
          <w:rPr>
            <w:i/>
            <w:iCs/>
          </w:rPr>
          <w:t xml:space="preserve"> and freely available</w:t>
        </w:r>
      </w:ins>
      <w:ins w:id="32" w:author="Pat Mongkolwat" w:date="2020-10-25T20:01:00Z">
        <w:r w:rsidR="00DE15A8">
          <w:rPr>
            <w:i/>
            <w:iCs/>
          </w:rPr>
          <w:t>(?)</w:t>
        </w:r>
      </w:ins>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1BE42F00"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419B1FBA" w:rsidR="00442CD0" w:rsidRPr="00D715DF" w:rsidRDefault="00844789">
      <w:pPr>
        <w:pStyle w:val="BodyText"/>
        <w:tabs>
          <w:tab w:val="left" w:pos="4680"/>
        </w:tabs>
        <w:jc w:val="thaiDistribute"/>
        <w:rPr>
          <w:ins w:id="33" w:author="Petnathean Julled" w:date="2021-03-01T03:10:00Z"/>
          <w:lang w:val="en-US"/>
          <w:rPrChange w:id="34" w:author="Petnathean Julled" w:date="2021-03-01T03:55:00Z">
            <w:rPr>
              <w:ins w:id="35" w:author="Petnathean Julled" w:date="2021-03-01T03:10:00Z"/>
            </w:rPr>
          </w:rPrChange>
        </w:rPr>
        <w:pPrChange w:id="36" w:author="Petnathean Julled" w:date="2021-03-01T03:55:00Z">
          <w:pPr>
            <w:pStyle w:val="BodyText"/>
            <w:tabs>
              <w:tab w:val="left" w:pos="4680"/>
            </w:tabs>
          </w:pPr>
        </w:pPrChange>
      </w:pPr>
      <w:ins w:id="37" w:author="Pat Mongkolwat" w:date="2020-10-25T20:02:00Z">
        <w:del w:id="38" w:author="Petnathean Julled" w:date="2021-03-01T03:10:00Z">
          <w:r w:rsidDel="00442CD0">
            <w:rPr>
              <w:lang w:val="en-US"/>
            </w:rPr>
            <w:delText>T</w:delText>
          </w:r>
        </w:del>
      </w:ins>
      <w:del w:id="39" w:author="Pat Mongkolwat" w:date="2020-10-25T20:02:00Z">
        <w:r w:rsidR="007E5B8A" w:rsidRPr="007E5B8A" w:rsidDel="00844789">
          <w:rPr>
            <w:lang w:val="en-US"/>
          </w:rPr>
          <w:delText>On t</w:delText>
        </w:r>
      </w:del>
      <w:ins w:id="40" w:author="Petnathean Julled" w:date="2021-03-01T03:10:00Z">
        <w:r w:rsidR="00442CD0" w:rsidRPr="00442CD0">
          <w:t xml:space="preserve">There is an increasing demand for better quality healthcare services, operation efficiency plays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others. It is even more difficult for individual patients to integrate and share their health information with different providers. It revealed that these interoperation problems cause a huge decrease in efficiency in healthcare operations and result in a lower quality of healthcare service </w:t>
        </w:r>
      </w:ins>
      <w:ins w:id="41" w:author="Petnathean Julled" w:date="2021-03-04T14:36:00Z">
        <w:r w:rsidR="00F9283C">
          <w:fldChar w:fldCharType="begin" w:fldLock="1"/>
        </w:r>
      </w:ins>
      <w:r w:rsidR="003D24B2">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www.redoxengine.com/blog/why-healthcare-interoperability-matters/","accessed":{"date-parts":[["2019","4","27"]]},"author":[{"dropping-particle":"","family":"Paige Goodhew","given":"","non-dropping-particle":"","parse-names":false,"suffix":""}],"id":"ITEM-4","issued":{"date-parts":[["0"]]},"title":"Why Healthcare Interoperability Matters | Redox","type":"webpage"},"uris":["http://www.mendeley.com/documents/?uuid=a8eb55b3-ece9-38d6-8a6c-c3b792143319"]},{"id":"ITEM-5","itemData":{"URL":"https://orionhealth.com/global/knowledge-hub/blogs/why-is-interoperability-so-important-for-healthcare-organisations/","accessed":{"date-parts":[["2019","4","27"]]},"author":[{"dropping-particle":"","family":"Dr.David Hay","given":"","non-dropping-particle":"","parse-names":false,"suffix":""}],"id":"ITEM-5","issued":{"date-parts":[["0"]]},"title":"Why is interoperability so important for healthcare organisations? | Orion Health","type":"webpage"},"uris":["http://www.mendeley.com/documents/?uuid=139aa58e-e84b-3110-9abc-c639c2e98cea"]},{"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abstract":"Oficial definition of interoperability","author":[{"dropping-particle":"","family":"Healthcare Information and Management Systems Society","given":"","non-dropping-particle":"","parse-names":false,"suffix":""}],"container-title":"Himss","id":"ITEM-7","issued":{"date-parts":[["2013"]]},"page":"2013","title":"Definition of Interoperability","type":"article-journal"},"uris":["http://www.mendeley.com/documents/?uuid=c8258935-056e-4e6b-81d2-473a6413c2de"]},{"id":"ITEM-8","itemData":{"URL":"https://www.himss.org/library/interoperability-standards/what-is-interoperability","accessed":{"date-parts":[["2019","4","27"]]},"author":[{"dropping-particle":"","family":"HIMSS","given":"","non-dropping-particle":"","parse-names":false,"suffix":""}],"id":"ITEM-8","issued":{"date-parts":[["0"]]},"title":"What is Interoperability?","type":"webpage"},"uris":["http://www.mendeley.com/documents/?uuid=0e85866d-afaa-314b-8fc8-be6b5e4a7307"]}],"mendeley":{"formattedCitation":"[1]–[8]","plainTextFormattedCitation":"[1]–[8]","previouslyFormattedCitation":"[1]–[8]"},"properties":{"noteIndex":0},"schema":"https://github.com/citation-style-language/schema/raw/master/csl-citation.json"}</w:instrText>
      </w:r>
      <w:r w:rsidR="00F9283C">
        <w:fldChar w:fldCharType="separate"/>
      </w:r>
      <w:r w:rsidR="00F9283C" w:rsidRPr="00F9283C">
        <w:rPr>
          <w:noProof/>
        </w:rPr>
        <w:t>[1]–[8]</w:t>
      </w:r>
      <w:ins w:id="42" w:author="Petnathean Julled" w:date="2021-03-04T14:36:00Z">
        <w:r w:rsidR="00F9283C">
          <w:fldChar w:fldCharType="end"/>
        </w:r>
      </w:ins>
      <w:ins w:id="43" w:author="Petnathean Julled" w:date="2021-03-01T03:10:00Z">
        <w:r w:rsidR="00442CD0" w:rsidRPr="00442CD0">
          <w:t xml:space="preserve">. Therefore, there are many initiatives </w:t>
        </w:r>
      </w:ins>
      <w:ins w:id="44" w:author="Petnathean Julled" w:date="2021-03-04T14:38:00Z">
        <w:r w:rsidR="003D24B2">
          <w:fldChar w:fldCharType="begin" w:fldLock="1"/>
        </w:r>
      </w:ins>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3","issue":"December","issued":{"date-parts":[["2001"]]},"number-of-pages":"212-256","title":"Standards in Medical Informatics","type":"book"},"uris":["http://www.mendeley.com/documents/?uuid=31665180-97f1-4b84-a6fe-1114c92319eb"]},{"id":"ITEM-4","itemData":{"URL":"https://www.dicomlibrary.com/dicom/sop/","accessed":{"date-parts":[["2018","10","22"]]},"author":[{"dropping-particle":"","family":"DICOM Library","given":"","non-dropping-particle":"","parse-names":false,"suffix":""}],"id":"ITEM-4","issued":{"date-parts":[["0"]]},"title":"About DICOM SOPs","type":"webpage"},"uris":["http://www.mendeley.com/documents/?uuid=99bb95e9-9c25-3443-a1b5-aee9a0efb9da"]},{"id":"ITEM-5","itemData":{"author":[{"dropping-particle":"","family":"Rosslyn","given":"Street","non-dropping-particle":"","parse-names":false,"suffix":""}],"container-title":"DICOM Standard","id":"ITEM-5","issued":{"date-parts":[["2011"]]},"title":"DICOM PS 3.15 Security and System Management Profiles","type":"article-journal"},"uris":["http://www.mendeley.com/documents/?uuid=fb81d46f-4d5d-4955-ae45-b80a155e9e9f"]},{"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plainTextFormattedCitation":"[9]–[14]","previouslyFormattedCitation":"[9]–[14]"},"properties":{"noteIndex":0},"schema":"https://github.com/citation-style-language/schema/raw/master/csl-citation.json"}</w:instrText>
      </w:r>
      <w:r w:rsidR="003D24B2">
        <w:fldChar w:fldCharType="separate"/>
      </w:r>
      <w:r w:rsidR="003D24B2" w:rsidRPr="003D24B2">
        <w:rPr>
          <w:noProof/>
        </w:rPr>
        <w:t>[9]–[14]</w:t>
      </w:r>
      <w:ins w:id="45" w:author="Petnathean Julled" w:date="2021-03-04T14:38:00Z">
        <w:r w:rsidR="003D24B2">
          <w:fldChar w:fldCharType="end"/>
        </w:r>
      </w:ins>
      <w:ins w:id="46" w:author="Petnathean Julled" w:date="2021-03-01T03:10:00Z">
        <w:r w:rsidR="00442CD0" w:rsidRPr="00442CD0">
          <w:t xml:space="preserve">  that start to standardize healthcare </w:t>
        </w:r>
        <w:r w:rsidR="00442CD0" w:rsidRPr="00442CD0">
          <w:t xml:space="preserve">information technology with the goal to allow healthcare organizations to be able to exchange patients’ information with each other. </w:t>
        </w:r>
      </w:ins>
      <w:ins w:id="47" w:author="Petnathean Julled" w:date="2021-03-01T03:29:00Z">
        <w:r w:rsidR="001653E4" w:rsidRPr="001653E4">
          <w:rPr>
            <w:lang w:val="en-US"/>
          </w:rPr>
          <w:t>By applying Blockchain technology to the Cross-Enterprise Document Sharing (</w:t>
        </w:r>
        <w:proofErr w:type="spellStart"/>
        <w:r w:rsidR="001653E4" w:rsidRPr="001653E4">
          <w:rPr>
            <w:lang w:val="en-US"/>
          </w:rPr>
          <w:t>XDS.b</w:t>
        </w:r>
        <w:proofErr w:type="spellEnd"/>
        <w:r w:rsidR="001653E4" w:rsidRPr="001653E4">
          <w:rPr>
            <w:lang w:val="en-US"/>
          </w:rPr>
          <w:t xml:space="preserve">) Profile created by Integrating Healthcare Enterprise (IHE) initiative, the concept can help healthcare organizations achieve both health information sharing and interoperability between organizations. Decentralization from Blockchain passively allows the distribution of data via Blockchain-specific protocol to the network without the need for a centralized mediator. </w:t>
        </w:r>
      </w:ins>
      <w:ins w:id="48" w:author="Petnathean Julled" w:date="2021-03-04T14:21:00Z">
        <w:r w:rsidR="005C3F59">
          <w:rPr>
            <w:lang w:val="en-US"/>
          </w:rPr>
          <w:t xml:space="preserve">Transparency and </w:t>
        </w:r>
      </w:ins>
      <w:ins w:id="49" w:author="Petnathean Julled" w:date="2021-03-01T03:29:00Z">
        <w:r w:rsidR="001653E4" w:rsidRPr="001653E4">
          <w:rPr>
            <w:lang w:val="en-US"/>
          </w:rPr>
          <w:t>cryptographic nature of Blockchain</w:t>
        </w:r>
      </w:ins>
      <w:ins w:id="50" w:author="Petnathean Julled" w:date="2021-03-01T03:30:00Z">
        <w:r w:rsidR="00684CDE">
          <w:rPr>
            <w:lang w:val="en-US"/>
          </w:rPr>
          <w:t xml:space="preserve"> </w:t>
        </w:r>
      </w:ins>
      <w:ins w:id="51" w:author="Petnathean Julled" w:date="2021-03-01T03:29:00Z">
        <w:r w:rsidR="001653E4" w:rsidRPr="001653E4">
          <w:rPr>
            <w:lang w:val="en-US"/>
          </w:rPr>
          <w:t>characteristics appreciates an environment that allows each stakeholder to share health information with each other without requiring trust between each party as no one can have absolute right over shared data and prevent tampering on data existing on Blockchain.</w:t>
        </w:r>
      </w:ins>
      <w:ins w:id="52" w:author="Petnathean Julled" w:date="2021-03-01T03:31:00Z">
        <w:r w:rsidR="00684CDE">
          <w:rPr>
            <w:lang w:val="en-US"/>
          </w:rPr>
          <w:t xml:space="preserve"> </w:t>
        </w:r>
      </w:ins>
      <w:ins w:id="53" w:author="Petnathean Julled" w:date="2021-03-01T03:55:00Z">
        <w:r w:rsidR="00D715DF" w:rsidRPr="00D715DF">
          <w:rPr>
            <w:lang w:val="en-US"/>
          </w:rPr>
          <w:t xml:space="preserve">Combined with </w:t>
        </w:r>
        <w:proofErr w:type="spellStart"/>
        <w:r w:rsidR="00D715DF" w:rsidRPr="00D715DF">
          <w:rPr>
            <w:lang w:val="en-US"/>
          </w:rPr>
          <w:t>XDS.b</w:t>
        </w:r>
        <w:proofErr w:type="spellEnd"/>
        <w:r w:rsidR="00D715DF" w:rsidRPr="00D715DF">
          <w:rPr>
            <w:lang w:val="en-US"/>
          </w:rPr>
          <w:t>, the concept reduces the risk that can be acquired from data sharing even the sharing party is not employ the highest level of security standards and practices.</w:t>
        </w:r>
        <w:r w:rsidR="001B6B77">
          <w:rPr>
            <w:lang w:val="en-US"/>
          </w:rPr>
          <w:t xml:space="preserve"> </w:t>
        </w:r>
      </w:ins>
      <w:ins w:id="54" w:author="Petnathean Julled" w:date="2021-03-01T03:46:00Z">
        <w:r w:rsidR="00DD3B48" w:rsidRPr="00DD3B48">
          <w:t>Concurrently, decentralization of data also opens opportunities for the development of a patient-centric application which may further allow each individual to integrate, share, and keep track of their own healthcare information at its best.</w:t>
        </w:r>
      </w:ins>
    </w:p>
    <w:p w14:paraId="6634DC26" w14:textId="0C65A31B" w:rsidR="009303D9" w:rsidDel="00442CD0" w:rsidRDefault="007E5B8A">
      <w:pPr>
        <w:pStyle w:val="BodyText"/>
        <w:tabs>
          <w:tab w:val="left" w:pos="4680"/>
        </w:tabs>
        <w:rPr>
          <w:del w:id="55" w:author="Petnathean Julled" w:date="2021-03-01T03:10:00Z"/>
          <w:lang w:val="en-US"/>
        </w:rPr>
        <w:pPrChange w:id="56" w:author="Pat Mongkolwat" w:date="2020-10-25T20:09:00Z">
          <w:pPr>
            <w:pStyle w:val="BodyText"/>
          </w:pPr>
        </w:pPrChange>
      </w:pPr>
      <w:del w:id="57" w:author="Petnathean Julled" w:date="2021-03-01T03:10:00Z">
        <w:r w:rsidRPr="007E5B8A" w:rsidDel="00442CD0">
          <w:rPr>
            <w:lang w:val="en-US"/>
          </w:rPr>
          <w:delText>he increasing</w:delText>
        </w:r>
      </w:del>
      <w:ins w:id="58" w:author="Pat Mongkolwat" w:date="2020-11-15T14:32:00Z">
        <w:del w:id="59" w:author="Petnathean Julled" w:date="2021-03-01T03:10:00Z">
          <w:r w:rsidR="00975E48" w:rsidRPr="007E5B8A" w:rsidDel="00442CD0">
            <w:rPr>
              <w:lang w:val="en-US"/>
            </w:rPr>
            <w:delText>is increasing</w:delText>
          </w:r>
        </w:del>
      </w:ins>
      <w:del w:id="60" w:author="Petnathean Julled" w:date="2021-03-01T03:10:00Z">
        <w:r w:rsidRPr="007E5B8A" w:rsidDel="00442CD0">
          <w:rPr>
            <w:lang w:val="en-US"/>
          </w:rPr>
          <w:delText xml:space="preserve"> demand for better quality of healthcare service</w:delText>
        </w:r>
        <w:r w:rsidR="00266EE1" w:rsidDel="00442CD0">
          <w:rPr>
            <w:lang w:val="en-US"/>
          </w:rPr>
          <w:delText>s</w:delText>
        </w:r>
        <w:r w:rsidRPr="007E5B8A" w:rsidDel="00442CD0">
          <w:rPr>
            <w:lang w:val="en-US"/>
          </w:rPr>
          <w:delText>, operation efficiency</w:delText>
        </w:r>
        <w:r w:rsidR="00A17DF3" w:rsidDel="00442CD0">
          <w:rPr>
            <w:lang w:val="en-US"/>
          </w:rPr>
          <w:delText xml:space="preserve"> </w:delText>
        </w:r>
        <w:r w:rsidR="006E67BA" w:rsidDel="00442CD0">
          <w:rPr>
            <w:lang w:val="en-US"/>
          </w:rPr>
          <w:delText>pays</w:delText>
        </w:r>
        <w:r w:rsidR="00A17DF3" w:rsidDel="00442CD0">
          <w:rPr>
            <w:lang w:val="en-US"/>
          </w:rPr>
          <w:delText xml:space="preserve"> important role</w:delText>
        </w:r>
        <w:r w:rsidR="00CA2DCD" w:rsidDel="00442CD0">
          <w:rPr>
            <w:lang w:val="en-US"/>
          </w:rPr>
          <w:delText>s</w:delText>
        </w:r>
        <w:r w:rsidR="00354762" w:rsidDel="00442CD0">
          <w:rPr>
            <w:lang w:val="en-US"/>
          </w:rPr>
          <w:delText xml:space="preserve"> </w:delText>
        </w:r>
        <w:r w:rsidR="00F71BFC" w:rsidDel="00442CD0">
          <w:rPr>
            <w:lang w:val="en-US"/>
          </w:rPr>
          <w:delText>in patient servi</w:delText>
        </w:r>
        <w:r w:rsidR="001A2062" w:rsidDel="00442CD0">
          <w:rPr>
            <w:lang w:val="en-US"/>
          </w:rPr>
          <w:delText xml:space="preserve">ces and economic </w:delText>
        </w:r>
        <w:r w:rsidR="00907082" w:rsidDel="00442CD0">
          <w:rPr>
            <w:lang w:val="en-US"/>
          </w:rPr>
          <w:delText>outcomes</w:delText>
        </w:r>
        <w:r w:rsidRPr="007E5B8A" w:rsidDel="00442CD0">
          <w:rPr>
            <w:lang w:val="en-US"/>
          </w:rPr>
          <w:delText xml:space="preserve">. Healthcare information sharing and interoperability between healthcare organizations </w:delText>
        </w:r>
        <w:r w:rsidR="00B410C5" w:rsidDel="00442CD0">
          <w:rPr>
            <w:lang w:val="en-US"/>
          </w:rPr>
          <w:delText>are</w:delText>
        </w:r>
        <w:r w:rsidR="00B410C5" w:rsidRPr="007E5B8A" w:rsidDel="00442CD0">
          <w:rPr>
            <w:lang w:val="en-US"/>
          </w:rPr>
          <w:delText xml:space="preserve"> </w:delText>
        </w:r>
        <w:r w:rsidRPr="007E5B8A" w:rsidDel="00442CD0">
          <w:rPr>
            <w:lang w:val="en-US"/>
          </w:rPr>
          <w:delText>one of major solution</w:delText>
        </w:r>
        <w:r w:rsidR="00323801" w:rsidDel="00442CD0">
          <w:rPr>
            <w:lang w:val="en-US"/>
          </w:rPr>
          <w:delText>s</w:delText>
        </w:r>
        <w:r w:rsidRPr="007E5B8A" w:rsidDel="00442CD0">
          <w:rPr>
            <w:lang w:val="en-US"/>
          </w:rPr>
          <w:delText xml:space="preserve"> to improve healthcare service quality. Patient’s health document</w:delText>
        </w:r>
        <w:r w:rsidR="00F03C8C" w:rsidDel="00442CD0">
          <w:rPr>
            <w:lang w:val="en-US"/>
          </w:rPr>
          <w:delText>s</w:delText>
        </w:r>
        <w:r w:rsidRPr="007E5B8A" w:rsidDel="00442CD0">
          <w:rPr>
            <w:lang w:val="en-US"/>
          </w:rPr>
          <w:delText xml:space="preserve"> are scattered across different healthcare organizations, due to </w:delText>
        </w:r>
        <w:r w:rsidR="005B2BB7" w:rsidDel="00442CD0">
          <w:rPr>
            <w:lang w:val="en-US"/>
          </w:rPr>
          <w:delText>adoption</w:delText>
        </w:r>
        <w:r w:rsidR="000A146C" w:rsidDel="00442CD0">
          <w:rPr>
            <w:lang w:val="en-US"/>
          </w:rPr>
          <w:delText xml:space="preserve"> </w:delText>
        </w:r>
        <w:r w:rsidRPr="007E5B8A" w:rsidDel="00442CD0">
          <w:rPr>
            <w:lang w:val="en-US"/>
          </w:rPr>
          <w:delText xml:space="preserve">of </w:delText>
        </w:r>
        <w:r w:rsidR="00003C52" w:rsidDel="00442CD0">
          <w:rPr>
            <w:lang w:val="en-US"/>
          </w:rPr>
          <w:delText xml:space="preserve">specialized </w:delText>
        </w:r>
        <w:r w:rsidRPr="007E5B8A" w:rsidDel="00442CD0">
          <w:rPr>
            <w:lang w:val="en-US"/>
          </w:rPr>
          <w:delText>healthcare informatics</w:delText>
        </w:r>
        <w:r w:rsidR="000A146C" w:rsidDel="00442CD0">
          <w:rPr>
            <w:lang w:val="en-US"/>
          </w:rPr>
          <w:delText xml:space="preserve"> system</w:delText>
        </w:r>
        <w:r w:rsidR="00003C52" w:rsidDel="00442CD0">
          <w:rPr>
            <w:lang w:val="en-US"/>
          </w:rPr>
          <w:delText>s</w:delText>
        </w:r>
        <w:r w:rsidRPr="007E5B8A" w:rsidDel="00442CD0">
          <w:rPr>
            <w:lang w:val="en-US"/>
          </w:rPr>
          <w:delText xml:space="preserve"> </w:delText>
        </w:r>
        <w:r w:rsidR="00E84E0F" w:rsidDel="00442CD0">
          <w:rPr>
            <w:lang w:val="en-US"/>
          </w:rPr>
          <w:delText>deployed</w:delText>
        </w:r>
        <w:r w:rsidR="00E84E0F" w:rsidRPr="007E5B8A" w:rsidDel="00442CD0">
          <w:rPr>
            <w:lang w:val="en-US"/>
          </w:rPr>
          <w:delText xml:space="preserve"> </w:delText>
        </w:r>
      </w:del>
      <w:ins w:id="61" w:author="Pat Mongkolwat" w:date="2020-10-25T20:16:00Z">
        <w:del w:id="62" w:author="Petnathean Julled" w:date="2021-03-01T03:10:00Z">
          <w:r w:rsidR="00064D45" w:rsidDel="00442CD0">
            <w:rPr>
              <w:lang w:val="en-US"/>
            </w:rPr>
            <w:delText>which may cause</w:delText>
          </w:r>
          <w:r w:rsidR="008066F8" w:rsidDel="00442CD0">
            <w:rPr>
              <w:lang w:val="en-US"/>
            </w:rPr>
            <w:delText xml:space="preserve"> </w:delText>
          </w:r>
        </w:del>
      </w:ins>
      <w:del w:id="63" w:author="Petnathean Julled" w:date="2021-03-01T03:10:00Z">
        <w:r w:rsidRPr="007E5B8A" w:rsidDel="00442CD0">
          <w:rPr>
            <w:lang w:val="en-US"/>
          </w:rPr>
          <w:delText>by different</w:delText>
        </w:r>
      </w:del>
      <w:ins w:id="64" w:author="Pat Mongkolwat" w:date="2020-10-25T20:16:00Z">
        <w:del w:id="65" w:author="Petnathean Julled" w:date="2021-03-01T03:10:00Z">
          <w:r w:rsidR="008066F8" w:rsidDel="00442CD0">
            <w:rPr>
              <w:lang w:val="en-US"/>
            </w:rPr>
            <w:delText xml:space="preserve"> medical services being offered from different</w:delText>
          </w:r>
          <w:r w:rsidR="00BF5900" w:rsidDel="00442CD0">
            <w:rPr>
              <w:lang w:val="en-US"/>
            </w:rPr>
            <w:delText xml:space="preserve"> </w:delText>
          </w:r>
        </w:del>
      </w:ins>
      <w:ins w:id="66" w:author="Pat Mongkolwat" w:date="2020-10-25T20:17:00Z">
        <w:del w:id="67" w:author="Petnathean Julled" w:date="2021-03-01T03:10:00Z">
          <w:r w:rsidR="00125442" w:rsidDel="00442CD0">
            <w:rPr>
              <w:lang w:val="en-US"/>
            </w:rPr>
            <w:delText>providers</w:delText>
          </w:r>
        </w:del>
      </w:ins>
      <w:del w:id="68" w:author="Petnathean Julled" w:date="2021-03-01T03:10:00Z">
        <w:r w:rsidRPr="007E5B8A" w:rsidDel="00442CD0">
          <w:rPr>
            <w:lang w:val="en-US"/>
          </w:rPr>
          <w:delText xml:space="preserve"> organizations. Each healthcare organization </w:delText>
        </w:r>
      </w:del>
      <w:ins w:id="69" w:author="Pat Mongkolwat" w:date="2020-10-25T20:20:00Z">
        <w:del w:id="70" w:author="Petnathean Julled" w:date="2021-03-01T03:10:00Z">
          <w:r w:rsidR="00D57E9C" w:rsidDel="00442CD0">
            <w:rPr>
              <w:lang w:val="en-US"/>
            </w:rPr>
            <w:delText>provider</w:delText>
          </w:r>
          <w:r w:rsidR="00D57E9C" w:rsidRPr="007E5B8A" w:rsidDel="00442CD0">
            <w:rPr>
              <w:lang w:val="en-US"/>
            </w:rPr>
            <w:delText xml:space="preserve"> </w:delText>
          </w:r>
        </w:del>
      </w:ins>
      <w:del w:id="71" w:author="Petnathean Julled" w:date="2021-03-01T03:10:00Z">
        <w:r w:rsidR="009631EF" w:rsidRPr="007E5B8A" w:rsidDel="00442CD0">
          <w:rPr>
            <w:lang w:val="en-US"/>
          </w:rPr>
          <w:delText>ha</w:delText>
        </w:r>
        <w:r w:rsidR="009631EF" w:rsidDel="00442CD0">
          <w:rPr>
            <w:lang w:val="en-US"/>
          </w:rPr>
          <w:delText>s</w:delText>
        </w:r>
        <w:r w:rsidR="009631EF" w:rsidRPr="007E5B8A" w:rsidDel="00442CD0">
          <w:rPr>
            <w:lang w:val="en-US"/>
          </w:rPr>
          <w:delText xml:space="preserve"> </w:delText>
        </w:r>
        <w:r w:rsidRPr="007E5B8A" w:rsidDel="00442CD0">
          <w:rPr>
            <w:lang w:val="en-US"/>
          </w:rPr>
          <w:delText>their own method</w:delText>
        </w:r>
        <w:r w:rsidR="009631EF" w:rsidDel="00442CD0">
          <w:rPr>
            <w:lang w:val="en-US"/>
          </w:rPr>
          <w:delText>s</w:delText>
        </w:r>
        <w:r w:rsidR="00435560" w:rsidDel="00442CD0">
          <w:rPr>
            <w:lang w:val="en-US"/>
          </w:rPr>
          <w:delText>,</w:delText>
        </w:r>
        <w:r w:rsidRPr="007E5B8A" w:rsidDel="00442CD0">
          <w:rPr>
            <w:lang w:val="en-US"/>
          </w:rPr>
          <w:delText xml:space="preserve"> process</w:delText>
        </w:r>
        <w:r w:rsidR="009631EF" w:rsidDel="00442CD0">
          <w:rPr>
            <w:lang w:val="en-US"/>
          </w:rPr>
          <w:delText>es</w:delText>
        </w:r>
        <w:r w:rsidR="00435560" w:rsidDel="00442CD0">
          <w:rPr>
            <w:lang w:val="en-US"/>
          </w:rPr>
          <w:delText>, and workflow</w:delText>
        </w:r>
        <w:r w:rsidRPr="007E5B8A" w:rsidDel="00442CD0">
          <w:rPr>
            <w:lang w:val="en-US"/>
          </w:rPr>
          <w:delText xml:space="preserve"> </w:delText>
        </w:r>
        <w:r w:rsidR="009631EF" w:rsidDel="00442CD0">
          <w:rPr>
            <w:lang w:val="en-US"/>
          </w:rPr>
          <w:delText>to</w:delText>
        </w:r>
        <w:r w:rsidR="009631EF" w:rsidRPr="007E5B8A" w:rsidDel="00442CD0">
          <w:rPr>
            <w:lang w:val="en-US"/>
          </w:rPr>
          <w:delText xml:space="preserve"> </w:delText>
        </w:r>
        <w:r w:rsidRPr="007E5B8A" w:rsidDel="00442CD0">
          <w:rPr>
            <w:lang w:val="en-US"/>
          </w:rPr>
          <w:delText>handle healthcare information. This make</w:delText>
        </w:r>
        <w:r w:rsidR="00435560" w:rsidDel="00442CD0">
          <w:rPr>
            <w:lang w:val="en-US"/>
          </w:rPr>
          <w:delText>s</w:delText>
        </w:r>
        <w:r w:rsidRPr="007E5B8A" w:rsidDel="00442CD0">
          <w:rPr>
            <w:lang w:val="en-US"/>
          </w:rPr>
          <w:delText xml:space="preserve"> it hard</w:delText>
        </w:r>
      </w:del>
      <w:ins w:id="72" w:author="Pat Mongkolwat" w:date="2020-10-25T20:20:00Z">
        <w:del w:id="73" w:author="Petnathean Julled" w:date="2021-03-01T03:10:00Z">
          <w:r w:rsidR="00D57E9C" w:rsidDel="00442CD0">
            <w:rPr>
              <w:lang w:val="en-US"/>
            </w:rPr>
            <w:delText>er</w:delText>
          </w:r>
        </w:del>
      </w:ins>
      <w:del w:id="74" w:author="Petnathean Julled" w:date="2021-03-01T03:10:00Z">
        <w:r w:rsidRPr="007E5B8A" w:rsidDel="00442CD0">
          <w:rPr>
            <w:lang w:val="en-US"/>
          </w:rPr>
          <w:delText xml:space="preserve"> for one health information</w:delText>
        </w:r>
        <w:r w:rsidR="00435560" w:rsidDel="00442CD0">
          <w:rPr>
            <w:lang w:val="en-US"/>
          </w:rPr>
          <w:delText xml:space="preserve"> system</w:delText>
        </w:r>
        <w:r w:rsidRPr="007E5B8A" w:rsidDel="00442CD0">
          <w:rPr>
            <w:lang w:val="en-US"/>
          </w:rPr>
          <w:delText xml:space="preserve"> to interoperate with </w:delText>
        </w:r>
        <w:r w:rsidR="00E21E5F" w:rsidDel="00442CD0">
          <w:rPr>
            <w:lang w:val="en-US"/>
          </w:rPr>
          <w:delText>one an</w:delText>
        </w:r>
        <w:r w:rsidRPr="007E5B8A" w:rsidDel="00442CD0">
          <w:rPr>
            <w:lang w:val="en-US"/>
          </w:rPr>
          <w:delText>other.</w:delText>
        </w:r>
        <w:r w:rsidR="00575A83" w:rsidDel="00442CD0">
          <w:rPr>
            <w:lang w:val="en-US"/>
          </w:rPr>
          <w:delText xml:space="preserve"> </w:delText>
        </w:r>
        <w:r w:rsidRPr="007E5B8A" w:rsidDel="00442CD0">
          <w:rPr>
            <w:lang w:val="en-US"/>
          </w:rPr>
          <w:delText xml:space="preserve">Sharing health information with not </w:delText>
        </w:r>
        <w:r w:rsidR="00575A83" w:rsidRPr="007E5B8A" w:rsidDel="00442CD0">
          <w:rPr>
            <w:lang w:val="en-US"/>
          </w:rPr>
          <w:delText>fully trusted</w:delText>
        </w:r>
        <w:r w:rsidRPr="007E5B8A" w:rsidDel="00442CD0">
          <w:rPr>
            <w:lang w:val="en-US"/>
          </w:rPr>
          <w:delText xml:space="preserve"> party</w:delText>
        </w:r>
      </w:del>
      <w:ins w:id="75" w:author="Pat Mongkolwat" w:date="2020-10-25T20:22:00Z">
        <w:del w:id="76" w:author="Petnathean Julled" w:date="2021-03-01T03:10:00Z">
          <w:r w:rsidR="0050302E" w:rsidDel="00442CD0">
            <w:rPr>
              <w:lang w:val="en-US"/>
            </w:rPr>
            <w:delText xml:space="preserve"> who may not </w:delText>
          </w:r>
          <w:r w:rsidR="00C60C9F" w:rsidDel="00442CD0">
            <w:rPr>
              <w:lang w:val="en-US"/>
            </w:rPr>
            <w:delText>employ highest level of security standards and practices</w:delText>
          </w:r>
        </w:del>
      </w:ins>
      <w:del w:id="77" w:author="Petnathean Julled" w:date="2021-03-01T03:10:00Z">
        <w:r w:rsidRPr="007E5B8A" w:rsidDel="00442CD0">
          <w:rPr>
            <w:lang w:val="en-US"/>
          </w:rPr>
          <w:delText xml:space="preserve"> exposing vulnerabilities to</w:delText>
        </w:r>
        <w:r w:rsidR="007A3C71" w:rsidDel="00442CD0">
          <w:rPr>
            <w:lang w:val="en-US"/>
          </w:rPr>
          <w:delText xml:space="preserve"> patient</w:delText>
        </w:r>
        <w:r w:rsidR="00E01E9E" w:rsidDel="00442CD0">
          <w:rPr>
            <w:lang w:val="en-US"/>
          </w:rPr>
          <w:delText>s,</w:delText>
        </w:r>
        <w:r w:rsidRPr="007E5B8A" w:rsidDel="00442CD0">
          <w:rPr>
            <w:lang w:val="en-US"/>
          </w:rPr>
          <w:delText xml:space="preserve"> </w:delText>
        </w:r>
        <w:r w:rsidR="009C17D5" w:rsidRPr="007E5B8A" w:rsidDel="00442CD0">
          <w:rPr>
            <w:lang w:val="en-US"/>
          </w:rPr>
          <w:delText>business,</w:delText>
        </w:r>
        <w:r w:rsidR="00575A83" w:rsidDel="00442CD0">
          <w:rPr>
            <w:lang w:val="en-US"/>
          </w:rPr>
          <w:delText xml:space="preserve"> and organization</w:delText>
        </w:r>
        <w:r w:rsidRPr="007E5B8A" w:rsidDel="00442CD0">
          <w:rPr>
            <w:lang w:val="en-US"/>
          </w:rPr>
          <w:delText>. The risk</w:delText>
        </w:r>
        <w:r w:rsidR="005E0E43" w:rsidDel="00442CD0">
          <w:rPr>
            <w:lang w:val="en-US"/>
          </w:rPr>
          <w:delText>-</w:delText>
        </w:r>
        <w:r w:rsidR="00453C10" w:rsidDel="00442CD0">
          <w:rPr>
            <w:lang w:val="en-US"/>
          </w:rPr>
          <w:delText xml:space="preserve">reward ratio </w:delText>
        </w:r>
        <w:r w:rsidRPr="007E5B8A" w:rsidDel="00442CD0">
          <w:rPr>
            <w:lang w:val="en-US"/>
          </w:rPr>
          <w:delText>from sharing patient</w:delText>
        </w:r>
        <w:r w:rsidR="001458BE" w:rsidDel="00442CD0">
          <w:rPr>
            <w:lang w:val="en-US"/>
          </w:rPr>
          <w:delText>s’</w:delText>
        </w:r>
        <w:r w:rsidRPr="007E5B8A" w:rsidDel="00442CD0">
          <w:rPr>
            <w:lang w:val="en-US"/>
          </w:rPr>
          <w:delText xml:space="preserve"> information with other may not</w:delText>
        </w:r>
        <w:r w:rsidR="006131BC" w:rsidDel="00442CD0">
          <w:rPr>
            <w:lang w:val="en-US"/>
          </w:rPr>
          <w:delText xml:space="preserve"> be </w:delText>
        </w:r>
        <w:r w:rsidR="006131BC" w:rsidRPr="006131BC" w:rsidDel="00442CD0">
          <w:rPr>
            <w:lang w:val="en-US"/>
          </w:rPr>
          <w:delText>worthwhile</w:delText>
        </w:r>
        <w:r w:rsidR="00AB09F9" w:rsidDel="00442CD0">
          <w:rPr>
            <w:lang w:val="en-US"/>
          </w:rPr>
          <w:delText xml:space="preserve"> if it were done improperly.</w:delText>
        </w:r>
        <w:r w:rsidRPr="007E5B8A" w:rsidDel="00442CD0">
          <w:rPr>
            <w:lang w:val="en-US"/>
          </w:rPr>
          <w:delText xml:space="preserve"> This </w:delText>
        </w:r>
      </w:del>
      <w:del w:id="78" w:author="Petnathean Julled" w:date="2021-03-01T02:39:00Z">
        <w:r w:rsidRPr="007E5B8A" w:rsidDel="005D0AE9">
          <w:rPr>
            <w:lang w:val="en-US"/>
          </w:rPr>
          <w:delText>create</w:delText>
        </w:r>
      </w:del>
      <w:del w:id="79" w:author="Petnathean Julled" w:date="2021-03-01T03:10:00Z">
        <w:r w:rsidRPr="007E5B8A" w:rsidDel="00442CD0">
          <w:rPr>
            <w:lang w:val="en-US"/>
          </w:rPr>
          <w:delText xml:space="preserve"> high friction for one organization to share their information with others. It even more difficult for individual patient to integrate</w:delText>
        </w:r>
        <w:r w:rsidR="00C6370E" w:rsidDel="00442CD0">
          <w:rPr>
            <w:lang w:val="en-US"/>
          </w:rPr>
          <w:delText xml:space="preserve"> and share</w:delText>
        </w:r>
        <w:r w:rsidRPr="007E5B8A" w:rsidDel="00442CD0">
          <w:rPr>
            <w:lang w:val="en-US"/>
          </w:rPr>
          <w:delText xml:space="preserve"> their </w:delText>
        </w:r>
        <w:r w:rsidR="00C6370E" w:rsidRPr="007E5B8A" w:rsidDel="00442CD0">
          <w:rPr>
            <w:lang w:val="en-US"/>
          </w:rPr>
          <w:delText>health</w:delText>
        </w:r>
        <w:r w:rsidR="00C6370E" w:rsidDel="00442CD0">
          <w:rPr>
            <w:lang w:val="en-US"/>
          </w:rPr>
          <w:delText xml:space="preserve"> information</w:delText>
        </w:r>
        <w:r w:rsidR="00C6370E" w:rsidRPr="007E5B8A" w:rsidDel="00442CD0">
          <w:rPr>
            <w:lang w:val="en-US"/>
          </w:rPr>
          <w:delText xml:space="preserve"> </w:delText>
        </w:r>
        <w:r w:rsidRPr="007E5B8A" w:rsidDel="00442CD0">
          <w:rPr>
            <w:lang w:val="en-US"/>
          </w:rPr>
          <w:delText xml:space="preserve">between different providers. It revealed that </w:delText>
        </w:r>
        <w:r w:rsidR="00934F0F" w:rsidRPr="007E5B8A" w:rsidDel="00442CD0">
          <w:rPr>
            <w:lang w:val="en-US"/>
          </w:rPr>
          <w:delText>these interoperation problems</w:delText>
        </w:r>
        <w:r w:rsidRPr="007E5B8A" w:rsidDel="00442CD0">
          <w:rPr>
            <w:lang w:val="en-US"/>
          </w:rPr>
          <w:delText xml:space="preserve"> cause huge decrease in efficiency on healthcare operation and result as lower quality of healthcare service </w:delText>
        </w:r>
        <w:r w:rsidR="00AC43BC" w:rsidDel="00442CD0">
          <w:fldChar w:fldCharType="begin" w:fldLock="1"/>
        </w:r>
        <w:r w:rsidR="00084741" w:rsidDel="00442CD0">
          <w:rPr>
            <w:lang w:val="en-US"/>
          </w:rPr>
          <w:del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delInstrText>
        </w:r>
        <w:r w:rsidR="00AC43BC" w:rsidDel="00442CD0">
          <w:fldChar w:fldCharType="separate"/>
        </w:r>
        <w:r w:rsidR="00AC43BC" w:rsidRPr="00AC43BC" w:rsidDel="00442CD0">
          <w:rPr>
            <w:noProof/>
            <w:lang w:val="en-US"/>
          </w:rPr>
          <w:delText>[1]–[8]</w:delText>
        </w:r>
        <w:r w:rsidR="00AC43BC" w:rsidDel="00442CD0">
          <w:fldChar w:fldCharType="end"/>
        </w:r>
        <w:r w:rsidRPr="007E5B8A" w:rsidDel="00442CD0">
          <w:rPr>
            <w:lang w:val="en-US"/>
          </w:rPr>
          <w:delText>.</w:delText>
        </w:r>
        <w:r w:rsidR="002D0F01" w:rsidDel="00442CD0">
          <w:rPr>
            <w:lang w:val="en-US"/>
          </w:rPr>
          <w:delText xml:space="preserve"> </w:delText>
        </w:r>
        <w:r w:rsidR="008220EF" w:rsidRPr="00745041" w:rsidDel="00442CD0">
          <w:rPr>
            <w:lang w:val="en-US"/>
          </w:rPr>
          <w:delText>Therefore</w:delText>
        </w:r>
        <w:r w:rsidR="00FD373F" w:rsidDel="00442CD0">
          <w:rPr>
            <w:lang w:val="en-US"/>
          </w:rPr>
          <w:delText>,</w:delText>
        </w:r>
        <w:r w:rsidRPr="007E5B8A" w:rsidDel="00442CD0">
          <w:rPr>
            <w:lang w:val="en-US"/>
          </w:rPr>
          <w:delText xml:space="preserve"> there are many </w:delText>
        </w:r>
        <w:r w:rsidR="00934F0F" w:rsidRPr="007E5B8A" w:rsidDel="00442CD0">
          <w:rPr>
            <w:lang w:val="en-US"/>
          </w:rPr>
          <w:delText>initiatives</w:delText>
        </w:r>
        <w:r w:rsidR="009832A2" w:rsidDel="00442CD0">
          <w:rPr>
            <w:lang w:val="en-US"/>
          </w:rPr>
          <w:delText xml:space="preserve"> </w:delText>
        </w:r>
        <w:r w:rsidR="007A2D5C" w:rsidDel="00442CD0">
          <w:fldChar w:fldCharType="begin" w:fldLock="1"/>
        </w:r>
        <w:r w:rsidR="003A397A" w:rsidDel="00442CD0">
          <w:rPr>
            <w:lang w:val="en-US"/>
          </w:rPr>
          <w:delInstrText>ADDIN CSL_CITATION {"citationItems":[{"id":"ITEM-1","itemData":{"URL":"https://www.hl7.org/fhir/","accessed":{"date-parts":[["2020","10","13"]]},"id":"ITEM-1","issued":{"date-parts":[["0"]]},"title":"FHIR v4.0.1","type":"webpage"},"uris":["http://www.mendeley.com/documents/?uuid=e4f332da-8036-47a5-839c-648a80945bd7"]},{"id":"ITEM-2","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2","issue":"December","issued":{"date-parts":[["2001"]]},"number-of-pages":"212-256","title":"Standards in Medical Informatics","type":"book"},"uris":["http://www.mendeley.com/documents/?uuid=31665180-97f1-4b84-a6fe-1114c92319eb"]},{"id":"ITEM-3","itemData":{"author":[{"dropping-particle":"","family":"The Royal College of Radiologists Board of the Faculty of Clinical Radiology","given":"","non-dropping-particle":"","parse-names":false,"suffix":""}],"id":"ITEM-3","issued":{"date-parts":[["0"]]},"title":"DICOM and HL7 standards","type":"article-journal"},"uris":["http://www.mendeley.com/documents/?uuid=ae020218-15dd-4c30-9e66-be404a7b6214"]}],"mendeley":{"formattedCitation":"[9]–[11]","plainTextFormattedCitation":"[9]–[11]","previouslyFormattedCitation":"[9]–[11]"},"properties":{"noteIndex":0},"schema":"https://github.com/citation-style-language/schema/raw/master/csl-citation.json"}</w:delInstrText>
        </w:r>
        <w:r w:rsidR="007A2D5C" w:rsidDel="00442CD0">
          <w:fldChar w:fldCharType="separate"/>
        </w:r>
        <w:r w:rsidR="007A2D5C" w:rsidRPr="007A2D5C" w:rsidDel="00442CD0">
          <w:rPr>
            <w:noProof/>
            <w:lang w:val="en-US"/>
          </w:rPr>
          <w:delText>[9]–[11]</w:delText>
        </w:r>
        <w:r w:rsidR="007A2D5C" w:rsidDel="00442CD0">
          <w:fldChar w:fldCharType="end"/>
        </w:r>
        <w:r w:rsidR="009832A2" w:rsidDel="00442CD0">
          <w:rPr>
            <w:lang w:val="en-US"/>
          </w:rPr>
          <w:delText xml:space="preserve"> </w:delText>
        </w:r>
        <w:r w:rsidRPr="007E5B8A" w:rsidDel="00442CD0">
          <w:rPr>
            <w:lang w:val="en-US"/>
          </w:rPr>
          <w:delText xml:space="preserve"> that start to standardize healthcare information technology with the goal to allow healthcare organization</w:delText>
        </w:r>
        <w:r w:rsidR="00CD59FF" w:rsidDel="00442CD0">
          <w:rPr>
            <w:lang w:val="en-US"/>
          </w:rPr>
          <w:delText>s</w:delText>
        </w:r>
        <w:r w:rsidRPr="007E5B8A" w:rsidDel="00442CD0">
          <w:rPr>
            <w:lang w:val="en-US"/>
          </w:rPr>
          <w:delText xml:space="preserve"> to be able to </w:delText>
        </w:r>
        <w:r w:rsidR="00D83E02" w:rsidDel="00442CD0">
          <w:rPr>
            <w:lang w:val="en-US"/>
          </w:rPr>
          <w:delText>exchange patients’ information</w:delText>
        </w:r>
        <w:r w:rsidR="00D83E02" w:rsidRPr="007E5B8A" w:rsidDel="00442CD0">
          <w:rPr>
            <w:lang w:val="en-US"/>
          </w:rPr>
          <w:delText xml:space="preserve"> </w:delText>
        </w:r>
        <w:r w:rsidRPr="007E5B8A" w:rsidDel="00442CD0">
          <w:rPr>
            <w:lang w:val="en-US"/>
          </w:rPr>
          <w:delText>with each other.</w:delText>
        </w:r>
        <w:r w:rsidR="00934F0F" w:rsidDel="00442CD0">
          <w:rPr>
            <w:lang w:val="en-US"/>
          </w:rPr>
          <w:delText xml:space="preserve"> By </w:delText>
        </w:r>
        <w:r w:rsidR="006E67BA" w:rsidDel="00442CD0">
          <w:rPr>
            <w:lang w:val="en-US"/>
          </w:rPr>
          <w:delText>applying Blockchain</w:delText>
        </w:r>
        <w:r w:rsidR="00586E18" w:rsidDel="00442CD0">
          <w:rPr>
            <w:lang w:val="en-US"/>
          </w:rPr>
          <w:delText xml:space="preserve"> technology on the </w:delText>
        </w:r>
        <w:r w:rsidR="00934F0F" w:rsidDel="00442CD0">
          <w:rPr>
            <w:lang w:val="en-US"/>
          </w:rPr>
          <w:delText xml:space="preserve">Cross-Enterprise Document Sharing (XDS.b) Profile </w:delText>
        </w:r>
        <w:r w:rsidR="009647F3" w:rsidDel="00442CD0">
          <w:rPr>
            <w:lang w:val="en-US"/>
          </w:rPr>
          <w:delText xml:space="preserve">created </w:delText>
        </w:r>
        <w:r w:rsidR="00934F0F" w:rsidDel="00442CD0">
          <w:rPr>
            <w:lang w:val="en-US"/>
          </w:rPr>
          <w:delText>by Integrating Healthcare Enterprise (IHE) initiative</w:delText>
        </w:r>
      </w:del>
      <w:ins w:id="80" w:author="Pat Mongkolwat" w:date="2020-10-25T20:31:00Z">
        <w:del w:id="81" w:author="Petnathean Julled" w:date="2021-03-01T02:42:00Z">
          <w:r w:rsidR="00B43EC6" w:rsidDel="00B000D6">
            <w:rPr>
              <w:lang w:val="en-US"/>
            </w:rPr>
            <w:delText>,</w:delText>
          </w:r>
        </w:del>
        <w:del w:id="82" w:author="Petnathean Julled" w:date="2021-03-01T03:10:00Z">
          <w:r w:rsidR="00B43EC6" w:rsidDel="00442CD0">
            <w:rPr>
              <w:lang w:val="en-US"/>
            </w:rPr>
            <w:delText xml:space="preserve"> </w:delText>
          </w:r>
        </w:del>
      </w:ins>
      <w:ins w:id="83" w:author="Pat Mongkolwat" w:date="2020-10-25T20:32:00Z">
        <w:del w:id="84" w:author="Petnathean Julled" w:date="2021-03-01T03:10:00Z">
          <w:r w:rsidR="00AC1532" w:rsidDel="00442CD0">
            <w:rPr>
              <w:lang w:val="en-US"/>
            </w:rPr>
            <w:delText>Blockchain</w:delText>
          </w:r>
          <w:r w:rsidR="00E827F8" w:rsidDel="00442CD0">
            <w:rPr>
              <w:lang w:val="en-US"/>
            </w:rPr>
            <w:delText xml:space="preserve"> </w:delText>
          </w:r>
        </w:del>
        <w:del w:id="85" w:author="Petnathean Julled" w:date="2021-03-01T02:42:00Z">
          <w:r w:rsidR="00E827F8" w:rsidRPr="002111C3" w:rsidDel="00B000D6">
            <w:rPr>
              <w:color w:val="FF0000"/>
              <w:rPrChange w:id="86" w:author="Petnathean Julled" w:date="2021-02-28T16:11:00Z">
                <w:rPr/>
              </w:rPrChange>
            </w:rPr>
            <w:delText>increases ?</w:delText>
          </w:r>
        </w:del>
      </w:ins>
      <w:ins w:id="87" w:author="Pat Mongkolwat" w:date="2020-10-25T20:33:00Z">
        <w:del w:id="88" w:author="Petnathean Julled" w:date="2021-03-01T02:42:00Z">
          <w:r w:rsidR="00E827F8" w:rsidDel="00B000D6">
            <w:rPr>
              <w:lang w:val="en-US"/>
            </w:rPr>
            <w:delText xml:space="preserve"> What do you want to say </w:delText>
          </w:r>
          <w:r w:rsidR="00E827F8" w:rsidRPr="002111C3" w:rsidDel="00B000D6">
            <w:rPr>
              <w:color w:val="FF0000"/>
              <w:rPrChange w:id="89" w:author="Petnathean Julled" w:date="2021-02-28T16:11:00Z">
                <w:rPr/>
              </w:rPrChange>
            </w:rPr>
            <w:delText>here?</w:delText>
          </w:r>
        </w:del>
      </w:ins>
      <w:del w:id="90" w:author="Petnathean Julled" w:date="2021-03-01T02:42:00Z">
        <w:r w:rsidR="009647F3" w:rsidRPr="002111C3" w:rsidDel="00B000D6">
          <w:rPr>
            <w:color w:val="FF0000"/>
            <w:rPrChange w:id="91" w:author="Petnathean Julled" w:date="2021-02-28T16:11:00Z">
              <w:rPr/>
            </w:rPrChange>
          </w:rPr>
          <w:delText>.</w:delText>
        </w:r>
      </w:del>
    </w:p>
    <w:p w14:paraId="1C95098C" w14:textId="2DECA8C8" w:rsidR="00BA6D7F" w:rsidRDefault="00BB1CB6" w:rsidP="00442CD0">
      <w:pPr>
        <w:pStyle w:val="BodyText"/>
        <w:tabs>
          <w:tab w:val="left" w:pos="4680"/>
        </w:tabs>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w:t>
      </w:r>
      <w:ins w:id="92" w:author="Pat Mongkolwat" w:date="2020-10-25T20:34:00Z">
        <w:r w:rsidR="00C0361E">
          <w:rPr>
            <w:lang w:val="en-US"/>
          </w:rPr>
          <w:t>s</w:t>
        </w:r>
      </w:ins>
      <w:r w:rsidR="00BA6D7F">
        <w:rPr>
          <w:lang w:val="en-US"/>
        </w:rPr>
        <w:t>,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w:t>
      </w:r>
      <w:del w:id="93" w:author="Pat Mongkolwat" w:date="2020-10-25T21:21:00Z">
        <w:r w:rsidR="00520D38" w:rsidDel="000B1453">
          <w:rPr>
            <w:lang w:val="en-US"/>
          </w:rPr>
          <w:delText xml:space="preserve">hospital </w:delText>
        </w:r>
      </w:del>
      <w:ins w:id="94" w:author="Pat Mongkolwat" w:date="2020-10-25T21:21:00Z">
        <w:r w:rsidR="000B1453">
          <w:rPr>
            <w:lang w:val="en-US"/>
          </w:rPr>
          <w:t xml:space="preserve">Hospitals have been </w:t>
        </w:r>
      </w:ins>
      <w:r w:rsidR="00520D38">
        <w:rPr>
          <w:lang w:val="en-US"/>
        </w:rPr>
        <w:t xml:space="preserve">hit by ransomware </w:t>
      </w:r>
      <w:ins w:id="95" w:author="Pat Mongkolwat" w:date="2020-10-25T21:21:00Z">
        <w:r w:rsidR="000B1453">
          <w:rPr>
            <w:lang w:val="en-US"/>
          </w:rPr>
          <w:t xml:space="preserve">that </w:t>
        </w:r>
      </w:ins>
      <w:r w:rsidR="006C10C6">
        <w:rPr>
          <w:lang w:val="en-US"/>
        </w:rPr>
        <w:t>gave med</w:t>
      </w:r>
      <w:r w:rsidR="00520D38">
        <w:rPr>
          <w:lang w:val="en-US"/>
        </w:rPr>
        <w:t>ical operation</w:t>
      </w:r>
      <w:ins w:id="96" w:author="Pat Mongkolwat" w:date="2020-10-25T20:53:00Z">
        <w:r w:rsidR="006954E7">
          <w:rPr>
            <w:lang w:val="en-US"/>
          </w:rPr>
          <w:t xml:space="preserve"> </w:t>
        </w:r>
      </w:ins>
      <w:ins w:id="97" w:author="Pat Mongkolwat" w:date="2020-10-25T20:54:00Z">
        <w:r w:rsidR="00893C7D" w:rsidRPr="00893C7D">
          <w:rPr>
            <w:lang w:val="en-US"/>
          </w:rPr>
          <w:t>severe</w:t>
        </w:r>
      </w:ins>
      <w:r w:rsidR="006C10C6">
        <w:rPr>
          <w:lang w:val="en-US"/>
        </w:rPr>
        <w:t xml:space="preserve"> disruption</w:t>
      </w:r>
      <w:ins w:id="98" w:author="Pat Mongkolwat" w:date="2020-10-25T20:55:00Z">
        <w:r w:rsidR="00893C7D">
          <w:rPr>
            <w:lang w:val="en-US"/>
          </w:rPr>
          <w:t>s</w:t>
        </w:r>
      </w:ins>
      <w:r w:rsidR="0099533A">
        <w:rPr>
          <w:lang w:val="en-US"/>
        </w:rPr>
        <w:t xml:space="preserve"> </w:t>
      </w:r>
      <w:del w:id="99" w:author="Pat Mongkolwat" w:date="2020-10-25T20:55:00Z">
        <w:r w:rsidR="0099533A" w:rsidDel="00893C7D">
          <w:rPr>
            <w:lang w:val="en-US"/>
          </w:rPr>
          <w:delText>as result</w:delText>
        </w:r>
        <w:r w:rsidR="006C10C6" w:rsidDel="00893C7D">
          <w:rPr>
            <w:lang w:val="en-US"/>
          </w:rPr>
          <w:delText xml:space="preserve"> </w:delText>
        </w:r>
      </w:del>
      <w:r w:rsidR="006C10C6">
        <w:rPr>
          <w:lang w:val="en-US"/>
        </w:rPr>
        <w:t xml:space="preserve">in </w:t>
      </w:r>
      <w:del w:id="100" w:author="Pat Mongkolwat" w:date="2020-10-25T20:55:00Z">
        <w:r w:rsidR="00791F24" w:rsidDel="00893C7D">
          <w:rPr>
            <w:lang w:val="en-US"/>
          </w:rPr>
          <w:delText xml:space="preserve">several </w:delText>
        </w:r>
      </w:del>
      <w:r w:rsidR="006C10C6">
        <w:rPr>
          <w:lang w:val="en-US"/>
        </w:rPr>
        <w:t>recent years</w:t>
      </w:r>
      <w:r w:rsidR="00334B58">
        <w:rPr>
          <w:lang w:val="en-US"/>
        </w:rPr>
        <w:t xml:space="preserve"> </w:t>
      </w:r>
      <w:del w:id="101" w:author="Pat Mongkolwat" w:date="2020-10-25T20:55:00Z">
        <w:r w:rsidR="00334B58" w:rsidDel="00893C7D">
          <w:rPr>
            <w:lang w:val="en-US"/>
          </w:rPr>
          <w:delText>which listed in</w:delText>
        </w:r>
        <w:r w:rsidR="00084741" w:rsidDel="00893C7D">
          <w:rPr>
            <w:lang w:val="en-US"/>
          </w:rPr>
          <w:delText xml:space="preserve"> </w:delText>
        </w:r>
      </w:del>
      <w:del w:id="102" w:author="Petnathean Julled" w:date="2021-03-04T14:30:00Z">
        <w:r w:rsidR="00084741" w:rsidDel="00FE40BA">
          <w:rPr>
            <w:lang w:val="en-US"/>
          </w:rPr>
          <w:fldChar w:fldCharType="begin" w:fldLock="1"/>
        </w:r>
        <w:r w:rsidR="00FE40BA" w:rsidRPr="00FE40BA" w:rsidDel="00FE40BA">
          <w:rPr>
            <w:lang w:val="en-US"/>
          </w:rPr>
          <w:del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1]–[3]","manualFormatting":"[12–14]","plainTextFormattedCitation":"[1]–[3]","previouslyFormattedCitation":"[12]–[14]"},"properties":{"noteIndex":0},"schema":"https://github.com/citation-style-language/schema/raw/master/csl-citation.json"}</w:delInstrText>
        </w:r>
        <w:r w:rsidR="00084741" w:rsidDel="00FE40BA">
          <w:rPr>
            <w:lang w:val="en-US"/>
          </w:rPr>
          <w:fldChar w:fldCharType="separate"/>
        </w:r>
        <w:r w:rsidR="007A2D5C" w:rsidRPr="00FE40BA" w:rsidDel="00FE40BA">
          <w:rPr>
            <w:noProof/>
            <w:lang w:val="en-US"/>
          </w:rPr>
          <w:delText>[12]–[14]</w:delText>
        </w:r>
        <w:r w:rsidR="00084741" w:rsidDel="00FE40BA">
          <w:rPr>
            <w:lang w:val="en-US"/>
          </w:rPr>
          <w:fldChar w:fldCharType="end"/>
        </w:r>
      </w:del>
      <w:del w:id="103" w:author="Pat Mongkolwat" w:date="2020-10-25T20:55:00Z">
        <w:r w:rsidR="00334B58" w:rsidDel="00893C7D">
          <w:rPr>
            <w:lang w:val="en-US"/>
          </w:rPr>
          <w:delText xml:space="preserve"> as an example</w:delText>
        </w:r>
      </w:del>
      <w:r w:rsidR="00520D38">
        <w:rPr>
          <w:lang w:val="en-US"/>
        </w:rPr>
        <w:t>.</w:t>
      </w:r>
      <w:r w:rsidR="006C10C6">
        <w:rPr>
          <w:lang w:val="en-US"/>
        </w:rPr>
        <w:t xml:space="preserve"> </w:t>
      </w:r>
      <w:del w:id="104" w:author="Pat Mongkolwat" w:date="2020-10-25T21:07:00Z">
        <w:r w:rsidR="00C97231" w:rsidDel="00EA5A05">
          <w:rPr>
            <w:lang w:val="en-US"/>
          </w:rPr>
          <w:delText>A</w:delText>
        </w:r>
        <w:r w:rsidR="0090055C" w:rsidDel="00EA5A05">
          <w:rPr>
            <w:lang w:val="en-US"/>
          </w:rPr>
          <w:delText>s mentioned in</w:delText>
        </w:r>
        <w:r w:rsidR="00C97231" w:rsidDel="00EA5A05">
          <w:rPr>
            <w:lang w:val="en-US"/>
          </w:rPr>
          <w:delText xml:space="preserve"> </w:delText>
        </w:r>
        <w:r w:rsidR="00C97231" w:rsidDel="00EA5A05">
          <w:rPr>
            <w:lang w:val="en-US"/>
          </w:rPr>
          <w:fldChar w:fldCharType="begin" w:fldLock="1"/>
        </w:r>
        <w:r w:rsidR="003A397A" w:rsidDel="00EA5A05">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delInstrText>
        </w:r>
        <w:r w:rsidR="00C97231" w:rsidDel="00EA5A05">
          <w:rPr>
            <w:lang w:val="en-US"/>
          </w:rPr>
          <w:fldChar w:fldCharType="separate"/>
        </w:r>
        <w:r w:rsidR="007A2D5C" w:rsidRPr="007A2D5C" w:rsidDel="00EA5A05">
          <w:rPr>
            <w:noProof/>
            <w:lang w:val="en-US"/>
          </w:rPr>
          <w:delText>[15]</w:delText>
        </w:r>
        <w:r w:rsidR="00C97231" w:rsidDel="00EA5A05">
          <w:rPr>
            <w:lang w:val="en-US"/>
          </w:rPr>
          <w:fldChar w:fldCharType="end"/>
        </w:r>
        <w:r w:rsidR="00C97231" w:rsidDel="00EA5A05">
          <w:rPr>
            <w:lang w:val="en-US"/>
          </w:rPr>
          <w:delText xml:space="preserve">, </w:delText>
        </w:r>
        <w:r w:rsidR="0090055C" w:rsidDel="00EA5A05">
          <w:rPr>
            <w:lang w:val="en-US"/>
          </w:rPr>
          <w:delText xml:space="preserve">an increase in the </w:delText>
        </w:r>
      </w:del>
      <w:ins w:id="105" w:author="Pat Mongkolwat" w:date="2020-10-25T21:07:00Z">
        <w:r w:rsidR="00EA5A05">
          <w:rPr>
            <w:lang w:val="en-US"/>
          </w:rPr>
          <w:t xml:space="preserve">The </w:t>
        </w:r>
      </w:ins>
      <w:r w:rsidR="0090055C">
        <w:rPr>
          <w:lang w:val="en-US"/>
        </w:rPr>
        <w:t>number of patient records b</w:t>
      </w:r>
      <w:r w:rsidR="00AF1621">
        <w:rPr>
          <w:lang w:val="en-US"/>
        </w:rPr>
        <w:t>r</w:t>
      </w:r>
      <w:r w:rsidR="0090055C">
        <w:rPr>
          <w:lang w:val="en-US"/>
        </w:rPr>
        <w:t xml:space="preserve">eached </w:t>
      </w:r>
      <w:del w:id="106" w:author="Pat Mongkolwat" w:date="2020-10-25T21:08:00Z">
        <w:r w:rsidR="0090055C" w:rsidDel="003B1472">
          <w:rPr>
            <w:lang w:val="en-US"/>
          </w:rPr>
          <w:delText xml:space="preserve">was </w:delText>
        </w:r>
      </w:del>
      <w:ins w:id="107" w:author="Pat Mongkolwat" w:date="2020-10-25T21:08:00Z">
        <w:r w:rsidR="003B1472">
          <w:rPr>
            <w:lang w:val="en-US"/>
          </w:rPr>
          <w:t xml:space="preserve">has been </w:t>
        </w:r>
      </w:ins>
      <w:del w:id="108" w:author="Pat Mongkolwat" w:date="2020-10-25T21:09:00Z">
        <w:r w:rsidR="0090055C" w:rsidDel="003B1472">
          <w:rPr>
            <w:lang w:val="en-US"/>
          </w:rPr>
          <w:delText xml:space="preserve">noticed </w:delText>
        </w:r>
      </w:del>
      <w:ins w:id="109" w:author="Pat Mongkolwat" w:date="2020-10-25T21:09:00Z">
        <w:r w:rsidR="003B1472">
          <w:rPr>
            <w:lang w:val="en-US"/>
          </w:rPr>
          <w:t xml:space="preserve">on an </w:t>
        </w:r>
      </w:ins>
      <w:r w:rsidR="0090055C">
        <w:rPr>
          <w:lang w:val="en-US"/>
        </w:rPr>
        <w:t>in</w:t>
      </w:r>
      <w:ins w:id="110" w:author="Pat Mongkolwat" w:date="2020-10-25T21:09:00Z">
        <w:r w:rsidR="003B1472">
          <w:rPr>
            <w:lang w:val="en-US"/>
          </w:rPr>
          <w:t>crease</w:t>
        </w:r>
      </w:ins>
      <w:r w:rsidR="0090055C">
        <w:rPr>
          <w:lang w:val="en-US"/>
        </w:rPr>
        <w:t xml:space="preserve"> every </w:t>
      </w:r>
      <w:del w:id="111" w:author="Pat Mongkolwat" w:date="2020-11-15T14:32:00Z">
        <w:r w:rsidR="0090055C" w:rsidDel="00192A3F">
          <w:rPr>
            <w:lang w:val="en-US"/>
          </w:rPr>
          <w:delText>years</w:delText>
        </w:r>
      </w:del>
      <w:ins w:id="112" w:author="Pat Mongkolwat" w:date="2020-11-15T14:32:00Z">
        <w:r w:rsidR="00192A3F">
          <w:rPr>
            <w:lang w:val="en-US"/>
          </w:rPr>
          <w:t>year</w:t>
        </w:r>
      </w:ins>
      <w:r w:rsidR="0090055C">
        <w:rPr>
          <w:lang w:val="en-US"/>
        </w:rPr>
        <w:t xml:space="preserve"> from 201</w:t>
      </w:r>
      <w:ins w:id="113" w:author="Petnathean Julled" w:date="2021-03-04T14:32:00Z">
        <w:r w:rsidR="00FE40BA">
          <w:rPr>
            <w:lang w:val="en-US"/>
          </w:rPr>
          <w:t>2</w:t>
        </w:r>
      </w:ins>
      <w:del w:id="114" w:author="Petnathean Julled" w:date="2021-03-04T14:31:00Z">
        <w:r w:rsidR="0090055C" w:rsidDel="00FE40BA">
          <w:rPr>
            <w:lang w:val="en-US"/>
          </w:rPr>
          <w:delText>2</w:delText>
        </w:r>
      </w:del>
      <w:ins w:id="115" w:author="Pat Mongkolwat" w:date="2020-10-25T21:09:00Z">
        <w:r w:rsidR="003B1472">
          <w:rPr>
            <w:lang w:val="en-US"/>
          </w:rPr>
          <w:t xml:space="preserve"> t</w:t>
        </w:r>
        <w:r w:rsidR="003B1472" w:rsidRPr="0055495B">
          <w:rPr>
            <w:lang w:val="en-US"/>
          </w:rPr>
          <w:t>o</w:t>
        </w:r>
      </w:ins>
      <w:ins w:id="116" w:author="Petnathean Julled" w:date="2021-03-01T03:13:00Z">
        <w:r w:rsidR="00AE6141" w:rsidRPr="00F9283C">
          <w:rPr>
            <w:lang w:val="en-US"/>
          </w:rPr>
          <w:t xml:space="preserve"> </w:t>
        </w:r>
      </w:ins>
      <w:del w:id="117" w:author="Pat Mongkolwat" w:date="2020-10-25T21:09:00Z">
        <w:r w:rsidR="0090055C" w:rsidRPr="00D26604" w:rsidDel="003B1472">
          <w:rPr>
            <w:lang w:val="en-US"/>
          </w:rPr>
          <w:delText>-</w:delText>
        </w:r>
      </w:del>
      <w:commentRangeStart w:id="118"/>
      <w:commentRangeStart w:id="119"/>
      <w:r w:rsidR="0090055C" w:rsidRPr="00D26604">
        <w:rPr>
          <w:lang w:val="en-US"/>
        </w:rPr>
        <w:t>20</w:t>
      </w:r>
      <w:ins w:id="120" w:author="Petnathean Julled" w:date="2021-03-04T14:28:00Z">
        <w:r w:rsidR="00FE40BA" w:rsidRPr="00D26604">
          <w:rPr>
            <w:lang w:val="en-US"/>
            <w:rPrChange w:id="121" w:author="Petnathean Julled" w:date="2021-03-04T14:45:00Z">
              <w:rPr>
                <w:color w:val="FF0000"/>
                <w:lang w:val="en-US"/>
              </w:rPr>
            </w:rPrChange>
          </w:rPr>
          <w:t>20</w:t>
        </w:r>
      </w:ins>
      <w:ins w:id="122" w:author="Petnathean Julled" w:date="2021-03-04T14:32:00Z">
        <w:r w:rsidR="00FE40BA" w:rsidRPr="00D26604">
          <w:rPr>
            <w:lang w:val="en-US"/>
            <w:rPrChange w:id="123" w:author="Petnathean Julled" w:date="2021-03-04T14:45:00Z">
              <w:rPr>
                <w:color w:val="FF0000"/>
                <w:lang w:val="en-US"/>
              </w:rPr>
            </w:rPrChange>
          </w:rPr>
          <w:t xml:space="preserve"> </w:t>
        </w:r>
      </w:ins>
      <w:ins w:id="124" w:author="Petnathean Julled" w:date="2021-03-04T14:33:00Z">
        <w:r w:rsidR="00FE40BA" w:rsidRPr="00D26604">
          <w:rPr>
            <w:lang w:val="en-US"/>
            <w:rPrChange w:id="125" w:author="Petnathean Julled" w:date="2021-03-04T14:45:00Z">
              <w:rPr>
                <w:color w:val="FF0000"/>
                <w:lang w:val="en-US"/>
              </w:rPr>
            </w:rPrChange>
          </w:rPr>
          <w:fldChar w:fldCharType="begin" w:fldLock="1"/>
        </w:r>
      </w:ins>
      <w:r w:rsidR="003F4C1D">
        <w:rPr>
          <w:lang w:val="en-US"/>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5]–[19]","plainTextFormattedCitation":"[15]–[19]","previouslyFormattedCitation":"[15]–[19]"},"properties":{"noteIndex":0},"schema":"https://github.com/citation-style-language/schema/raw/master/csl-citation.json"}</w:instrText>
      </w:r>
      <w:r w:rsidR="00FE40BA" w:rsidRPr="00D26604">
        <w:rPr>
          <w:lang w:val="en-US"/>
          <w:rPrChange w:id="126" w:author="Petnathean Julled" w:date="2021-03-04T14:45:00Z">
            <w:rPr>
              <w:color w:val="FF0000"/>
              <w:lang w:val="en-US"/>
            </w:rPr>
          </w:rPrChange>
        </w:rPr>
        <w:fldChar w:fldCharType="separate"/>
      </w:r>
      <w:r w:rsidR="003D24B2" w:rsidRPr="00D26604">
        <w:rPr>
          <w:noProof/>
          <w:lang w:val="en-US"/>
        </w:rPr>
        <w:t>[15]–[19]</w:t>
      </w:r>
      <w:ins w:id="127" w:author="Petnathean Julled" w:date="2021-03-04T14:33:00Z">
        <w:r w:rsidR="00FE40BA" w:rsidRPr="00D26604">
          <w:rPr>
            <w:lang w:val="en-US"/>
            <w:rPrChange w:id="128" w:author="Petnathean Julled" w:date="2021-03-04T14:45:00Z">
              <w:rPr>
                <w:color w:val="FF0000"/>
                <w:lang w:val="en-US"/>
              </w:rPr>
            </w:rPrChange>
          </w:rPr>
          <w:fldChar w:fldCharType="end"/>
        </w:r>
      </w:ins>
      <w:ins w:id="129" w:author="Petnathean Julled" w:date="2021-03-04T14:32:00Z">
        <w:r w:rsidR="00FE40BA" w:rsidRPr="00D26604">
          <w:rPr>
            <w:lang w:val="en-US"/>
            <w:rPrChange w:id="130" w:author="Petnathean Julled" w:date="2021-03-04T14:45:00Z">
              <w:rPr>
                <w:color w:val="FF0000"/>
                <w:lang w:val="en-US"/>
              </w:rPr>
            </w:rPrChange>
          </w:rPr>
          <w:t>.</w:t>
        </w:r>
      </w:ins>
      <w:del w:id="131" w:author="Petnathean Julled" w:date="2021-03-04T14:28:00Z">
        <w:r w:rsidR="0090055C" w:rsidRPr="006B0C3C" w:rsidDel="00FE40BA">
          <w:rPr>
            <w:color w:val="FF0000"/>
            <w:lang w:val="en-US"/>
            <w:rPrChange w:id="132" w:author="Petnathean Julled" w:date="2021-03-01T03:14:00Z">
              <w:rPr>
                <w:lang w:val="en-US"/>
              </w:rPr>
            </w:rPrChange>
          </w:rPr>
          <w:delText>1</w:delText>
        </w:r>
      </w:del>
      <w:del w:id="133" w:author="Petnathean Julled" w:date="2021-03-04T14:27:00Z">
        <w:r w:rsidR="00CA489B" w:rsidRPr="006B0C3C" w:rsidDel="00FE40BA">
          <w:rPr>
            <w:color w:val="FF0000"/>
            <w:lang w:val="en-US"/>
            <w:rPrChange w:id="134" w:author="Petnathean Julled" w:date="2021-03-01T03:14:00Z">
              <w:rPr>
                <w:lang w:val="en-US"/>
              </w:rPr>
            </w:rPrChange>
          </w:rPr>
          <w:delText>4</w:delText>
        </w:r>
        <w:commentRangeEnd w:id="118"/>
        <w:r w:rsidR="009879A5" w:rsidRPr="006B0C3C" w:rsidDel="00FE40BA">
          <w:rPr>
            <w:rStyle w:val="CommentReference"/>
            <w:color w:val="FF0000"/>
            <w:spacing w:val="0"/>
            <w:lang w:val="en-US" w:eastAsia="en-US"/>
            <w:rPrChange w:id="135" w:author="Petnathean Julled" w:date="2021-03-01T03:14:00Z">
              <w:rPr>
                <w:rStyle w:val="CommentReference"/>
                <w:spacing w:val="0"/>
                <w:lang w:val="en-US" w:eastAsia="en-US"/>
              </w:rPr>
            </w:rPrChange>
          </w:rPr>
          <w:commentReference w:id="118"/>
        </w:r>
      </w:del>
      <w:commentRangeEnd w:id="119"/>
      <w:r w:rsidR="00D26604">
        <w:rPr>
          <w:rStyle w:val="CommentReference"/>
          <w:spacing w:val="0"/>
          <w:lang w:val="en-US" w:eastAsia="en-US"/>
        </w:rPr>
        <w:commentReference w:id="119"/>
      </w:r>
      <w:del w:id="136" w:author="Petnathean Julled" w:date="2021-03-04T14:27:00Z">
        <w:r w:rsidR="00CA489B" w:rsidDel="00FE40BA">
          <w:rPr>
            <w:lang w:val="en-US"/>
          </w:rPr>
          <w:delText>.</w:delText>
        </w:r>
      </w:del>
      <w:r w:rsidR="00CA489B">
        <w:rPr>
          <w:lang w:val="en-US"/>
        </w:rPr>
        <w:t xml:space="preserve"> </w:t>
      </w:r>
      <w:del w:id="137" w:author="Pat Mongkolwat" w:date="2020-11-15T13:53:00Z">
        <w:r w:rsidR="00CA489B" w:rsidRPr="002F7F89" w:rsidDel="00470198">
          <w:rPr>
            <w:lang w:val="en-US"/>
          </w:rPr>
          <w:delText>There are e</w:delText>
        </w:r>
      </w:del>
      <w:ins w:id="138" w:author="Pat Mongkolwat" w:date="2020-11-15T13:53:00Z">
        <w:del w:id="139" w:author="Petnathean Julled" w:date="2021-03-04T14:49:00Z">
          <w:r w:rsidR="00470198" w:rsidRPr="002F7F89" w:rsidDel="003F4C1D">
            <w:rPr>
              <w:lang w:val="en-US"/>
            </w:rPr>
            <w:delText>Security e</w:delText>
          </w:r>
        </w:del>
      </w:ins>
      <w:del w:id="140" w:author="Petnathean Julled" w:date="2021-03-04T14:49:00Z">
        <w:r w:rsidR="00CA489B" w:rsidRPr="002F7F89" w:rsidDel="003F4C1D">
          <w:rPr>
            <w:lang w:val="en-US"/>
          </w:rPr>
          <w:delText>xperts estimated the number of ransomware attacks on healthcare institute to be close to 1,000 per day in 2015, which is 35% more than the previous year</w:delText>
        </w:r>
        <w:r w:rsidR="0090055C" w:rsidRPr="002F7F89" w:rsidDel="003F4C1D">
          <w:rPr>
            <w:lang w:val="en-US"/>
          </w:rPr>
          <w:delText>.</w:delText>
        </w:r>
        <w:r w:rsidR="00CA489B" w:rsidRPr="002F7F89" w:rsidDel="003F4C1D">
          <w:rPr>
            <w:lang w:val="en-US"/>
          </w:rPr>
          <w:delText xml:space="preserve"> The number even rose to 4,000 attacks on certain days according to a report published by Symantec in </w:delText>
        </w:r>
        <w:commentRangeStart w:id="141"/>
        <w:r w:rsidR="00CA489B" w:rsidRPr="002F7F89" w:rsidDel="003F4C1D">
          <w:rPr>
            <w:lang w:val="en-US"/>
          </w:rPr>
          <w:delText>2016</w:delText>
        </w:r>
        <w:commentRangeEnd w:id="141"/>
        <w:r w:rsidR="00470198" w:rsidRPr="002F7F89" w:rsidDel="003F4C1D">
          <w:rPr>
            <w:rStyle w:val="CommentReference"/>
            <w:spacing w:val="0"/>
            <w:lang w:val="en-US" w:eastAsia="en-US"/>
          </w:rPr>
          <w:commentReference w:id="141"/>
        </w:r>
        <w:r w:rsidR="00CA489B" w:rsidRPr="002F7F89" w:rsidDel="003F4C1D">
          <w:rPr>
            <w:lang w:val="en-US"/>
          </w:rPr>
          <w:delText>.</w:delText>
        </w:r>
        <w:r w:rsidR="0090055C" w:rsidRPr="002F7F89" w:rsidDel="003F4C1D">
          <w:rPr>
            <w:lang w:val="en-US"/>
          </w:rPr>
          <w:delText xml:space="preserve"> </w:delText>
        </w:r>
      </w:del>
      <w:ins w:id="142" w:author="Petnathean Julled" w:date="2021-03-04T14:51:00Z">
        <w:r w:rsidR="003F4C1D" w:rsidRPr="002F7F89">
          <w:rPr>
            <w:lang w:val="en-US"/>
            <w:rPrChange w:id="143" w:author="Petnathean Julled" w:date="2021-03-04T14:53:00Z">
              <w:rPr>
                <w:color w:val="FF0000"/>
                <w:lang w:val="en-US"/>
              </w:rPr>
            </w:rPrChange>
          </w:rPr>
          <w:t>The case</w:t>
        </w:r>
      </w:ins>
      <w:ins w:id="144" w:author="Petnathean Julled" w:date="2021-03-04T14:52:00Z">
        <w:r w:rsidR="003F4C1D" w:rsidRPr="002F7F89">
          <w:rPr>
            <w:lang w:val="en-US"/>
            <w:rPrChange w:id="145" w:author="Petnathean Julled" w:date="2021-03-04T14:53:00Z">
              <w:rPr>
                <w:color w:val="FF0000"/>
                <w:lang w:val="en-US"/>
              </w:rPr>
            </w:rPrChange>
          </w:rPr>
          <w:t xml:space="preserve"> when Czech hospital hit by</w:t>
        </w:r>
      </w:ins>
      <w:ins w:id="146" w:author="Petnathean Julled" w:date="2021-03-04T14:53:00Z">
        <w:r w:rsidR="003F4C1D" w:rsidRPr="002F7F89">
          <w:rPr>
            <w:lang w:val="en-US"/>
            <w:rPrChange w:id="147" w:author="Petnathean Julled" w:date="2021-03-04T14:53:00Z">
              <w:rPr>
                <w:color w:val="FF0000"/>
                <w:lang w:val="en-US"/>
              </w:rPr>
            </w:rPrChange>
          </w:rPr>
          <w:t xml:space="preserve"> cyberattack while in the midst of a COVID-19 outbreak</w:t>
        </w:r>
      </w:ins>
      <w:ins w:id="148" w:author="Petnathean Julled" w:date="2021-03-04T14:51:00Z">
        <w:r w:rsidR="003F4C1D" w:rsidRPr="002F7F89">
          <w:rPr>
            <w:lang w:val="en-US"/>
            <w:rPrChange w:id="149" w:author="Petnathean Julled" w:date="2021-03-04T14:53:00Z">
              <w:rPr>
                <w:color w:val="FF0000"/>
                <w:lang w:val="en-US"/>
              </w:rPr>
            </w:rPrChange>
          </w:rPr>
          <w:t xml:space="preserve"> </w:t>
        </w:r>
      </w:ins>
      <w:ins w:id="150" w:author="Petnathean Julled" w:date="2021-03-04T14:52:00Z">
        <w:r w:rsidR="003F4C1D" w:rsidRPr="002F7F89">
          <w:rPr>
            <w:lang w:val="en-US"/>
            <w:rPrChange w:id="151" w:author="Petnathean Julled" w:date="2021-03-04T14:53:00Z">
              <w:rPr>
                <w:color w:val="FF0000"/>
                <w:lang w:val="en-US"/>
              </w:rPr>
            </w:rPrChange>
          </w:rPr>
          <w:fldChar w:fldCharType="begin" w:fldLock="1"/>
        </w:r>
      </w:ins>
      <w:r w:rsidR="00026536">
        <w:rPr>
          <w:lang w:val="en-US"/>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0]","plainTextFormattedCitation":"[20]","previouslyFormattedCitation":"[20]"},"properties":{"noteIndex":0},"schema":"https://github.com/citation-style-language/schema/raw/master/csl-citation.json"}</w:instrText>
      </w:r>
      <w:r w:rsidR="003F4C1D" w:rsidRPr="002F7F89">
        <w:rPr>
          <w:lang w:val="en-US"/>
          <w:rPrChange w:id="152" w:author="Petnathean Julled" w:date="2021-03-04T14:53:00Z">
            <w:rPr>
              <w:color w:val="FF0000"/>
              <w:lang w:val="en-US"/>
            </w:rPr>
          </w:rPrChange>
        </w:rPr>
        <w:fldChar w:fldCharType="separate"/>
      </w:r>
      <w:r w:rsidR="003F4C1D" w:rsidRPr="002F7F89">
        <w:rPr>
          <w:noProof/>
          <w:lang w:val="en-US"/>
          <w:rPrChange w:id="153" w:author="Petnathean Julled" w:date="2021-03-04T14:53:00Z">
            <w:rPr>
              <w:noProof/>
              <w:color w:val="FF0000"/>
              <w:lang w:val="en-US"/>
            </w:rPr>
          </w:rPrChange>
        </w:rPr>
        <w:t>[20]</w:t>
      </w:r>
      <w:ins w:id="154" w:author="Petnathean Julled" w:date="2021-03-04T14:52:00Z">
        <w:r w:rsidR="003F4C1D" w:rsidRPr="002F7F89">
          <w:rPr>
            <w:lang w:val="en-US"/>
            <w:rPrChange w:id="155" w:author="Petnathean Julled" w:date="2021-03-04T14:53:00Z">
              <w:rPr>
                <w:color w:val="FF0000"/>
                <w:lang w:val="en-US"/>
              </w:rPr>
            </w:rPrChange>
          </w:rPr>
          <w:fldChar w:fldCharType="end"/>
        </w:r>
      </w:ins>
      <w:commentRangeStart w:id="156"/>
      <w:commentRangeStart w:id="157"/>
      <w:del w:id="158" w:author="Petnathean Julled" w:date="2021-03-04T14:51:00Z">
        <w:r w:rsidR="0090055C" w:rsidRPr="006B0C3C" w:rsidDel="003F4C1D">
          <w:rPr>
            <w:color w:val="FF0000"/>
            <w:lang w:val="en-US"/>
            <w:rPrChange w:id="159" w:author="Petnathean Julled" w:date="2021-03-01T03:14:00Z">
              <w:rPr>
                <w:lang w:val="en-US"/>
              </w:rPr>
            </w:rPrChange>
          </w:rPr>
          <w:delText>M</w:delText>
        </w:r>
        <w:r w:rsidR="006C10C6" w:rsidRPr="006B0C3C" w:rsidDel="003F4C1D">
          <w:rPr>
            <w:color w:val="FF0000"/>
            <w:lang w:val="en-US"/>
            <w:rPrChange w:id="160" w:author="Petnathean Julled" w:date="2021-03-01T03:14:00Z">
              <w:rPr>
                <w:lang w:val="en-US"/>
              </w:rPr>
            </w:rPrChange>
          </w:rPr>
          <w:delText>any cases</w:delText>
        </w:r>
      </w:del>
      <w:r w:rsidR="006C10C6" w:rsidRPr="006B0C3C">
        <w:rPr>
          <w:color w:val="FF0000"/>
          <w:lang w:val="en-US"/>
          <w:rPrChange w:id="161" w:author="Petnathean Julled" w:date="2021-03-01T03:14:00Z">
            <w:rPr>
              <w:lang w:val="en-US"/>
            </w:rPr>
          </w:rPrChange>
        </w:rPr>
        <w:t xml:space="preserve"> </w:t>
      </w:r>
      <w:commentRangeEnd w:id="156"/>
      <w:r w:rsidR="0051718A" w:rsidRPr="006B0C3C">
        <w:rPr>
          <w:rStyle w:val="CommentReference"/>
          <w:color w:val="FF0000"/>
          <w:spacing w:val="0"/>
          <w:lang w:val="en-US" w:eastAsia="en-US"/>
          <w:rPrChange w:id="162" w:author="Petnathean Julled" w:date="2021-03-01T03:14:00Z">
            <w:rPr>
              <w:rStyle w:val="CommentReference"/>
              <w:spacing w:val="0"/>
              <w:lang w:val="en-US" w:eastAsia="en-US"/>
            </w:rPr>
          </w:rPrChange>
        </w:rPr>
        <w:commentReference w:id="156"/>
      </w:r>
      <w:commentRangeEnd w:id="157"/>
      <w:r w:rsidR="002F7F89">
        <w:rPr>
          <w:rStyle w:val="CommentReference"/>
          <w:spacing w:val="0"/>
          <w:lang w:val="en-US" w:eastAsia="en-US"/>
        </w:rPr>
        <w:commentReference w:id="157"/>
      </w:r>
      <w:r w:rsidR="006C10C6">
        <w:rPr>
          <w:lang w:val="en-US"/>
        </w:rPr>
        <w:t>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w:t>
      </w:r>
      <w:ins w:id="163" w:author="Pat Mongkolwat" w:date="2020-11-15T14:27:00Z">
        <w:r w:rsidR="004C19C1" w:rsidRPr="004C19C1">
          <w:rPr>
            <w:rFonts w:cstheme="minorBidi"/>
            <w:szCs w:val="25"/>
            <w:lang w:val="en-US" w:bidi="th-TH"/>
          </w:rPr>
          <w:t>techniques</w:t>
        </w:r>
      </w:ins>
      <w:del w:id="164" w:author="Pat Mongkolwat" w:date="2020-11-15T14:27:00Z">
        <w:r w:rsidR="008F3C0F" w:rsidDel="004C19C1">
          <w:rPr>
            <w:rFonts w:cstheme="minorBidi"/>
            <w:szCs w:val="25"/>
            <w:lang w:val="en-US" w:bidi="th-TH"/>
          </w:rPr>
          <w:delText>technics</w:delText>
        </w:r>
      </w:del>
      <w:r w:rsidR="008F3C0F">
        <w:rPr>
          <w:rFonts w:cstheme="minorBidi"/>
          <w:szCs w:val="25"/>
          <w:lang w:val="en-US" w:bidi="th-TH"/>
        </w:rPr>
        <w:t xml:space="preserve">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026536">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1]–[24]","plainTextFormattedCitation":"[21]–[24]","previouslyFormattedCitation":"[21]–[24]"},"properties":{"noteIndex":0},"schema":"https://github.com/citation-style-language/schema/raw/master/csl-citation.json"}</w:instrText>
      </w:r>
      <w:r w:rsidR="00156106">
        <w:rPr>
          <w:rFonts w:cstheme="minorBidi"/>
          <w:szCs w:val="25"/>
          <w:lang w:val="en-US" w:bidi="th-TH"/>
        </w:rPr>
        <w:fldChar w:fldCharType="separate"/>
      </w:r>
      <w:r w:rsidR="003F4C1D" w:rsidRPr="003F4C1D">
        <w:rPr>
          <w:rFonts w:cstheme="minorBidi"/>
          <w:noProof/>
          <w:szCs w:val="25"/>
          <w:lang w:val="en-US" w:bidi="th-TH"/>
        </w:rPr>
        <w:t>[21]–[24]</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5A043EE2"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w:t>
      </w:r>
      <w:r w:rsidRPr="006C07A5">
        <w:rPr>
          <w:lang w:val="en-US"/>
        </w:rPr>
        <w:lastRenderedPageBreak/>
        <w:t>blocks are added, older blocks become more difficult to modify (creating tamper resistance). New blocks are replicated across copies of the ledger</w:t>
      </w:r>
      <w:ins w:id="165" w:author="Pat Mongkolwat" w:date="2020-11-15T13:57:00Z">
        <w:r w:rsidR="00D13F81">
          <w:rPr>
            <w:lang w:val="en-US"/>
          </w:rPr>
          <w:t>s</w:t>
        </w:r>
      </w:ins>
      <w:r w:rsidRPr="006C07A5">
        <w:rPr>
          <w:lang w:val="en-US"/>
        </w:rPr>
        <w:t xml:space="preserve"> within the network, and any conflicts are resolved automatically using established rules.</w:t>
      </w:r>
      <w:r>
        <w:rPr>
          <w:lang w:val="en-US"/>
        </w:rPr>
        <w:t xml:space="preserve"> This </w:t>
      </w:r>
      <w:del w:id="166" w:author="Petnathean Julled" w:date="2021-03-01T02:39:00Z">
        <w:r w:rsidDel="005D0AE9">
          <w:rPr>
            <w:lang w:val="en-US"/>
          </w:rPr>
          <w:delText>give</w:delText>
        </w:r>
      </w:del>
      <w:ins w:id="167" w:author="Petnathean Julled" w:date="2021-03-01T02:39:00Z">
        <w:r w:rsidR="005D0AE9">
          <w:rPr>
            <w:lang w:val="en-US"/>
          </w:rPr>
          <w:t>gives</w:t>
        </w:r>
      </w:ins>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ins w:id="168" w:author="Pat Mongkolwat" w:date="2020-11-15T13:58:00Z">
        <w:r w:rsidR="00B26CBC">
          <w:rPr>
            <w:lang w:val="en-US"/>
          </w:rPr>
          <w:t>s</w:t>
        </w:r>
      </w:ins>
      <w:r>
        <w:rPr>
          <w:lang w:val="en-US"/>
        </w:rPr>
        <w:t xml:space="preserve"> each member to passively share information with each other. </w:t>
      </w:r>
      <w:del w:id="169" w:author="Pat Mongkolwat" w:date="2020-11-15T13:58:00Z">
        <w:r w:rsidDel="00392A63">
          <w:rPr>
            <w:rFonts w:cstheme="minorBidi"/>
            <w:szCs w:val="25"/>
            <w:lang w:val="en-US" w:bidi="th-TH"/>
          </w:rPr>
          <w:delText>By the way, s</w:delText>
        </w:r>
      </w:del>
      <w:ins w:id="170" w:author="Pat Mongkolwat" w:date="2020-11-15T13:58:00Z">
        <w:r w:rsidR="00392A63">
          <w:rPr>
            <w:rFonts w:cstheme="minorBidi"/>
            <w:szCs w:val="25"/>
            <w:lang w:val="en-US" w:bidi="th-TH"/>
          </w:rPr>
          <w:t>S</w:t>
        </w:r>
      </w:ins>
      <w:r>
        <w:rPr>
          <w:rFonts w:cstheme="minorBidi"/>
          <w:szCs w:val="25"/>
          <w:lang w:val="en-US" w:bidi="th-TH"/>
        </w:rPr>
        <w:t>ince the introduction of the first Blockchain based cryptocurrency named ‘Bitcoin’, there are many Blockchain platform</w:t>
      </w:r>
      <w:ins w:id="171" w:author="Pat Mongkolwat" w:date="2020-11-15T13:55:00Z">
        <w:r w:rsidR="00152DBD">
          <w:rPr>
            <w:rFonts w:cstheme="minorBidi"/>
            <w:szCs w:val="25"/>
            <w:lang w:val="en-US" w:bidi="th-TH"/>
          </w:rPr>
          <w:t>s</w:t>
        </w:r>
      </w:ins>
      <w:r>
        <w:rPr>
          <w:rFonts w:cstheme="minorBidi"/>
          <w:szCs w:val="25"/>
          <w:lang w:val="en-US" w:bidi="th-TH"/>
        </w:rPr>
        <w:t xml:space="preserve"> and service provider</w:t>
      </w:r>
      <w:ins w:id="172" w:author="Pat Mongkolwat" w:date="2020-11-15T13:55:00Z">
        <w:r w:rsidR="009C584A">
          <w:rPr>
            <w:rFonts w:cstheme="minorBidi"/>
            <w:szCs w:val="25"/>
            <w:lang w:val="en-US" w:bidi="th-TH"/>
          </w:rPr>
          <w:t>s</w:t>
        </w:r>
      </w:ins>
      <w:r>
        <w:rPr>
          <w:rFonts w:cstheme="minorBidi"/>
          <w:szCs w:val="25"/>
          <w:lang w:val="en-US" w:bidi="th-TH"/>
        </w:rPr>
        <w:t xml:space="preserve"> entered the industry. One of major platform adopt by many kinds of application</w:t>
      </w:r>
      <w:ins w:id="173" w:author="Pat Mongkolwat" w:date="2020-11-15T13:58:00Z">
        <w:r w:rsidR="009C224E">
          <w:rPr>
            <w:rFonts w:cstheme="minorBidi"/>
            <w:szCs w:val="25"/>
            <w:lang w:val="en-US" w:bidi="th-TH"/>
          </w:rPr>
          <w:t>s</w:t>
        </w:r>
      </w:ins>
      <w:r>
        <w:rPr>
          <w:rFonts w:cstheme="minorBidi"/>
          <w:szCs w:val="25"/>
          <w:lang w:val="en-US" w:bidi="th-TH"/>
        </w:rPr>
        <w:t xml:space="preserve"> is Ethereum. Ethereum was the first major platform that introduce usage of Blockchain </w:t>
      </w:r>
      <w:ins w:id="174" w:author="Petnathean Julled" w:date="2021-03-04T14:57:00Z">
        <w:r w:rsidR="006B1FE7">
          <w:rPr>
            <w:rFonts w:cstheme="minorBidi"/>
            <w:szCs w:val="25"/>
            <w:lang w:val="en-US" w:bidi="th-TH"/>
          </w:rPr>
          <w:t>for various</w:t>
        </w:r>
      </w:ins>
      <w:del w:id="175" w:author="Petnathean Julled" w:date="2021-03-04T14:57:00Z">
        <w:r w:rsidDel="006B1FE7">
          <w:rPr>
            <w:rFonts w:cstheme="minorBidi"/>
            <w:szCs w:val="25"/>
            <w:lang w:val="en-US" w:bidi="th-TH"/>
          </w:rPr>
          <w:delText>in the</w:delText>
        </w:r>
      </w:del>
      <w:r>
        <w:rPr>
          <w:rFonts w:cstheme="minorBidi"/>
          <w:szCs w:val="25"/>
          <w:lang w:val="en-US" w:bidi="th-TH"/>
        </w:rPr>
        <w:t xml:space="preserve"> field</w:t>
      </w:r>
      <w:ins w:id="176" w:author="Petnathean Julled" w:date="2021-03-04T14:57:00Z">
        <w:r w:rsidR="005909FD">
          <w:rPr>
            <w:rFonts w:cstheme="minorBidi"/>
            <w:szCs w:val="25"/>
            <w:lang w:val="en-US" w:bidi="th-TH"/>
          </w:rPr>
          <w:t>s</w:t>
        </w:r>
      </w:ins>
      <w:r>
        <w:rPr>
          <w:rFonts w:cstheme="minorBidi"/>
          <w:szCs w:val="25"/>
          <w:lang w:val="en-US" w:bidi="th-TH"/>
        </w:rPr>
        <w:t xml:space="preserve"> of </w:t>
      </w:r>
      <w:commentRangeStart w:id="177"/>
      <w:commentRangeStart w:id="178"/>
      <w:r w:rsidRPr="005909FD">
        <w:rPr>
          <w:rFonts w:cstheme="minorBidi"/>
          <w:szCs w:val="25"/>
          <w:lang w:val="en-US" w:bidi="th-TH"/>
        </w:rPr>
        <w:t>application</w:t>
      </w:r>
      <w:commentRangeEnd w:id="177"/>
      <w:r w:rsidR="009C584A" w:rsidRPr="005909FD">
        <w:rPr>
          <w:rStyle w:val="CommentReference"/>
          <w:spacing w:val="0"/>
          <w:lang w:val="en-US" w:eastAsia="en-US"/>
        </w:rPr>
        <w:commentReference w:id="177"/>
      </w:r>
      <w:commentRangeEnd w:id="178"/>
      <w:r w:rsidR="005909FD" w:rsidRPr="005909FD">
        <w:rPr>
          <w:rStyle w:val="CommentReference"/>
          <w:spacing w:val="0"/>
          <w:lang w:val="en-US" w:eastAsia="en-US"/>
        </w:rPr>
        <w:commentReference w:id="178"/>
      </w:r>
      <w:r>
        <w:rPr>
          <w:rFonts w:cstheme="minorBidi"/>
          <w:szCs w:val="25"/>
          <w:lang w:val="en-US" w:bidi="th-TH"/>
        </w:rPr>
        <w:t xml:space="preserve"> other than cryptocurrency with its ‘</w:t>
      </w:r>
      <w:del w:id="179" w:author="Petnathean Julled" w:date="2021-03-04T15:11:00Z">
        <w:r w:rsidDel="00E37858">
          <w:rPr>
            <w:rFonts w:cstheme="minorBidi"/>
            <w:szCs w:val="25"/>
            <w:lang w:val="en-US" w:bidi="th-TH"/>
          </w:rPr>
          <w:delText>Smartcontract</w:delText>
        </w:r>
      </w:del>
      <w:ins w:id="180" w:author="Petnathean Julled" w:date="2021-03-04T15:11:00Z">
        <w:r w:rsidR="00E37858">
          <w:rPr>
            <w:rFonts w:cstheme="minorBidi"/>
            <w:szCs w:val="25"/>
            <w:lang w:val="en-US" w:bidi="th-TH"/>
          </w:rPr>
          <w:t>Smart-contract</w:t>
        </w:r>
      </w:ins>
      <w:r>
        <w:rPr>
          <w:rFonts w:cstheme="minorBidi"/>
          <w:szCs w:val="25"/>
          <w:lang w:val="en-US" w:bidi="th-TH"/>
        </w:rPr>
        <w:t xml:space="preserve">’. </w:t>
      </w:r>
      <w:del w:id="181" w:author="Petnathean Julled" w:date="2021-03-04T15:11:00Z">
        <w:r w:rsidDel="00E37858">
          <w:rPr>
            <w:rFonts w:cstheme="minorBidi"/>
            <w:szCs w:val="25"/>
            <w:lang w:val="en-US" w:bidi="th-TH"/>
          </w:rPr>
          <w:delText>Smartcontract</w:delText>
        </w:r>
      </w:del>
      <w:ins w:id="182" w:author="Petnathean Julled" w:date="2021-03-04T15:11:00Z">
        <w:r w:rsidR="00E37858">
          <w:rPr>
            <w:rFonts w:cstheme="minorBidi"/>
            <w:szCs w:val="25"/>
            <w:lang w:val="en-US" w:bidi="th-TH"/>
          </w:rPr>
          <w:t>Smart-contract</w:t>
        </w:r>
      </w:ins>
      <w:r>
        <w:rPr>
          <w:rFonts w:cstheme="minorBidi"/>
          <w:szCs w:val="25"/>
          <w:lang w:val="en-US" w:bidi="th-TH"/>
        </w:rPr>
        <w:t xml:space="preserve"> allow</w:t>
      </w:r>
      <w:ins w:id="183" w:author="Pat Mongkolwat" w:date="2020-11-15T13:55:00Z">
        <w:r w:rsidR="009C584A">
          <w:rPr>
            <w:rFonts w:cstheme="minorBidi"/>
            <w:szCs w:val="25"/>
            <w:lang w:val="en-US" w:bidi="th-TH"/>
          </w:rPr>
          <w:t>s</w:t>
        </w:r>
      </w:ins>
      <w:r>
        <w:rPr>
          <w:rFonts w:cstheme="minorBidi"/>
          <w:szCs w:val="25"/>
          <w:lang w:val="en-US" w:bidi="th-TH"/>
        </w:rPr>
        <w:t xml:space="preserve"> developer</w:t>
      </w:r>
      <w:ins w:id="184" w:author="Pat Mongkolwat" w:date="2020-11-15T13:56:00Z">
        <w:r w:rsidR="009C584A">
          <w:rPr>
            <w:rFonts w:cstheme="minorBidi"/>
            <w:szCs w:val="25"/>
            <w:lang w:val="en-US" w:bidi="th-TH"/>
          </w:rPr>
          <w:t>s</w:t>
        </w:r>
      </w:ins>
      <w:r>
        <w:rPr>
          <w:rFonts w:cstheme="minorBidi"/>
          <w:szCs w:val="25"/>
          <w:lang w:val="en-US" w:bidi="th-TH"/>
        </w:rPr>
        <w:t xml:space="preserve"> to publish logic model</w:t>
      </w:r>
      <w:ins w:id="185" w:author="Pat Mongkolwat" w:date="2020-11-15T13:56:00Z">
        <w:r w:rsidR="009C584A">
          <w:rPr>
            <w:rFonts w:cstheme="minorBidi"/>
            <w:szCs w:val="25"/>
            <w:lang w:val="en-US" w:bidi="th-TH"/>
          </w:rPr>
          <w:t>s</w:t>
        </w:r>
      </w:ins>
      <w:r>
        <w:rPr>
          <w:rFonts w:cstheme="minorBidi"/>
          <w:szCs w:val="25"/>
          <w:lang w:val="en-US" w:bidi="th-TH"/>
        </w:rPr>
        <w:t xml:space="preserve"> or computational algorithm</w:t>
      </w:r>
      <w:ins w:id="186" w:author="Pat Mongkolwat" w:date="2020-11-15T13:56:00Z">
        <w:r w:rsidR="009C584A">
          <w:rPr>
            <w:rFonts w:cstheme="minorBidi"/>
            <w:szCs w:val="25"/>
            <w:lang w:val="en-US" w:bidi="th-TH"/>
          </w:rPr>
          <w:t>s</w:t>
        </w:r>
      </w:ins>
      <w:r>
        <w:rPr>
          <w:rFonts w:cstheme="minorBidi"/>
          <w:szCs w:val="25"/>
          <w:lang w:val="en-US" w:bidi="th-TH"/>
        </w:rPr>
        <w:t xml:space="preserve"> into Blockchain which enable</w:t>
      </w:r>
      <w:ins w:id="187" w:author="Pat Mongkolwat" w:date="2020-11-15T13:56:00Z">
        <w:r w:rsidR="009C584A">
          <w:rPr>
            <w:rFonts w:cstheme="minorBidi"/>
            <w:szCs w:val="25"/>
            <w:lang w:val="en-US" w:bidi="th-TH"/>
          </w:rPr>
          <w:t>s</w:t>
        </w:r>
      </w:ins>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 [27]</w:t>
      </w:r>
      <w:r>
        <w:rPr>
          <w:rFonts w:cstheme="minorBidi"/>
          <w:szCs w:val="25"/>
          <w:cs/>
          <w:lang w:val="en-US" w:bidi="th-TH"/>
        </w:rPr>
        <w:fldChar w:fldCharType="end"/>
      </w:r>
      <w:r>
        <w:rPr>
          <w:rFonts w:cstheme="minorBidi"/>
          <w:szCs w:val="25"/>
          <w:lang w:val="en-US" w:bidi="th-TH"/>
        </w:rPr>
        <w:t xml:space="preserve">. </w:t>
      </w:r>
    </w:p>
    <w:p w14:paraId="24D0DE35" w14:textId="6BEF193B"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del w:id="188" w:author="Pat Mongkolwat" w:date="2020-11-15T13:59:00Z">
        <w:r w:rsidR="00416CE0" w:rsidDel="009C224E">
          <w:rPr>
            <w:lang w:val="en-US"/>
          </w:rPr>
          <w:delText xml:space="preserve">for </w:delText>
        </w:r>
        <w:r w:rsidR="00143AA5" w:rsidDel="009C224E">
          <w:rPr>
            <w:lang w:val="en-US"/>
          </w:rPr>
          <w:delText>the purpose</w:delText>
        </w:r>
        <w:r w:rsidR="00416CE0" w:rsidDel="009C224E">
          <w:rPr>
            <w:lang w:val="en-US"/>
          </w:rPr>
          <w:delText xml:space="preserve"> </w:delText>
        </w:r>
      </w:del>
      <w:r w:rsidR="00416CE0">
        <w:rPr>
          <w:lang w:val="en-US"/>
        </w:rPr>
        <w:t xml:space="preserve">proposed by Mayo Clinic and </w:t>
      </w:r>
      <w:del w:id="189" w:author="Pat Mongkolwat" w:date="2020-11-15T13:59:00Z">
        <w:r w:rsidR="00416CE0" w:rsidDel="00030330">
          <w:rPr>
            <w:lang w:val="en-US"/>
          </w:rPr>
          <w:delText xml:space="preserve">the one named </w:delText>
        </w:r>
      </w:del>
      <w:r w:rsidR="00416CE0">
        <w:rPr>
          <w:lang w:val="en-US"/>
        </w:rPr>
        <w:t>“</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ins w:id="190" w:author="Pat Mongkolwat" w:date="2020-11-15T14:00:00Z">
        <w:r w:rsidR="00030330">
          <w:rPr>
            <w:lang w:val="en-US"/>
          </w:rPr>
          <w:t>,</w:t>
        </w:r>
      </w:ins>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del w:id="191" w:author="Petnathean Julled" w:date="2021-03-04T15:11:00Z">
        <w:r w:rsidR="000713E3" w:rsidDel="00E37858">
          <w:rPr>
            <w:rFonts w:cstheme="minorBidi"/>
            <w:szCs w:val="25"/>
            <w:lang w:val="en-US" w:bidi="th-TH"/>
          </w:rPr>
          <w:delText>S</w:delText>
        </w:r>
        <w:r w:rsidR="000E73B3" w:rsidDel="00E37858">
          <w:rPr>
            <w:rFonts w:cstheme="minorBidi"/>
            <w:szCs w:val="25"/>
            <w:lang w:val="en-US" w:bidi="th-TH"/>
          </w:rPr>
          <w:delText>martcontract</w:delText>
        </w:r>
      </w:del>
      <w:ins w:id="192" w:author="Petnathean Julled" w:date="2021-03-04T15:11:00Z">
        <w:r w:rsidR="00E37858">
          <w:rPr>
            <w:rFonts w:cstheme="minorBidi"/>
            <w:szCs w:val="25"/>
            <w:lang w:val="en-US" w:bidi="th-TH"/>
          </w:rPr>
          <w:t>Smart-contract</w:t>
        </w:r>
      </w:ins>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70BBE93A"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t>
      </w:r>
      <w:del w:id="193" w:author="Pat Mongkolwat" w:date="2020-11-15T14:01:00Z">
        <w:r w:rsidDel="00E135BB">
          <w:rPr>
            <w:rFonts w:cstheme="minorBidi"/>
            <w:szCs w:val="25"/>
            <w:lang w:val="en-US" w:bidi="th-TH"/>
          </w:rPr>
          <w:delText>will explain about our work in</w:delText>
        </w:r>
      </w:del>
      <w:ins w:id="194" w:author="Pat Mongkolwat" w:date="2020-11-15T14:01:00Z">
        <w:r w:rsidR="00E135BB">
          <w:rPr>
            <w:rFonts w:cstheme="minorBidi"/>
            <w:szCs w:val="25"/>
            <w:lang w:val="en-US" w:bidi="th-TH"/>
          </w:rPr>
          <w:t>provides</w:t>
        </w:r>
      </w:ins>
      <w:ins w:id="195" w:author="Pat Mongkolwat" w:date="2020-11-15T14:02:00Z">
        <w:r w:rsidR="00B43C90">
          <w:rPr>
            <w:rFonts w:cstheme="minorBidi"/>
            <w:szCs w:val="25"/>
            <w:lang w:val="en-US" w:bidi="th-TH"/>
          </w:rPr>
          <w:t xml:space="preserve"> sufficient information in</w:t>
        </w:r>
      </w:ins>
      <w:r>
        <w:rPr>
          <w:rFonts w:cstheme="minorBidi"/>
          <w:szCs w:val="25"/>
          <w:lang w:val="en-US" w:bidi="th-TH"/>
        </w:rPr>
        <w:t xml:space="preserve"> </w:t>
      </w:r>
      <w:ins w:id="196" w:author="Pat Mongkolwat" w:date="2020-11-15T14:01:00Z">
        <w:r w:rsidR="00E135BB">
          <w:rPr>
            <w:rFonts w:cstheme="minorBidi"/>
            <w:szCs w:val="25"/>
            <w:lang w:val="en-US" w:bidi="th-TH"/>
          </w:rPr>
          <w:t>six</w:t>
        </w:r>
      </w:ins>
      <w:del w:id="197" w:author="Pat Mongkolwat" w:date="2020-11-15T14:01:00Z">
        <w:r w:rsidR="002A70B2" w:rsidDel="00E135BB">
          <w:rPr>
            <w:rFonts w:cstheme="minorBidi"/>
            <w:szCs w:val="25"/>
            <w:lang w:val="en-US" w:bidi="th-TH"/>
          </w:rPr>
          <w:delText>6</w:delText>
        </w:r>
      </w:del>
      <w:r>
        <w:rPr>
          <w:rFonts w:cstheme="minorBidi"/>
          <w:szCs w:val="25"/>
          <w:lang w:val="en-US" w:bidi="th-TH"/>
        </w:rPr>
        <w:t xml:space="preserve"> main sections. </w:t>
      </w:r>
      <w:ins w:id="198" w:author="Pat Mongkolwat" w:date="2020-11-15T14:02:00Z">
        <w:del w:id="199" w:author="Petnathean Julled" w:date="2021-03-01T02:39:00Z">
          <w:r w:rsidR="002A148D" w:rsidDel="00AD711B">
            <w:rPr>
              <w:rFonts w:cstheme="minorBidi"/>
              <w:szCs w:val="25"/>
              <w:lang w:val="en-US" w:bidi="th-TH"/>
            </w:rPr>
            <w:delText>It</w:delText>
          </w:r>
        </w:del>
      </w:ins>
      <w:ins w:id="200" w:author="Petnathean Julled" w:date="2021-03-01T02:39:00Z">
        <w:r w:rsidR="00AD711B">
          <w:rPr>
            <w:rFonts w:cstheme="minorBidi"/>
            <w:szCs w:val="25"/>
            <w:lang w:val="en-US" w:bidi="th-TH"/>
          </w:rPr>
          <w:t>Its</w:t>
        </w:r>
      </w:ins>
      <w:ins w:id="201" w:author="Pat Mongkolwat" w:date="2020-11-15T14:02:00Z">
        <w:r w:rsidR="002A148D">
          <w:rPr>
            <w:rFonts w:cstheme="minorBidi"/>
            <w:szCs w:val="25"/>
            <w:lang w:val="en-US" w:bidi="th-TH"/>
          </w:rPr>
          <w:t xml:space="preserve"> b</w:t>
        </w:r>
      </w:ins>
      <w:del w:id="202" w:author="Pat Mongkolwat" w:date="2020-11-15T14:02:00Z">
        <w:r w:rsidDel="002A148D">
          <w:rPr>
            <w:rFonts w:cstheme="minorBidi"/>
            <w:szCs w:val="25"/>
            <w:lang w:val="en-US" w:bidi="th-TH"/>
          </w:rPr>
          <w:delText>B</w:delText>
        </w:r>
      </w:del>
      <w:r>
        <w:rPr>
          <w:rFonts w:cstheme="minorBidi"/>
          <w:szCs w:val="25"/>
          <w:lang w:val="en-US" w:bidi="th-TH"/>
        </w:rPr>
        <w:t>egin</w:t>
      </w:r>
      <w:ins w:id="203" w:author="Pat Mongkolwat" w:date="2020-11-15T14:03:00Z">
        <w:r w:rsidR="002A148D">
          <w:rPr>
            <w:rFonts w:cstheme="minorBidi"/>
            <w:szCs w:val="25"/>
            <w:lang w:val="en-US" w:bidi="th-TH"/>
          </w:rPr>
          <w:t>s</w:t>
        </w:r>
      </w:ins>
      <w:r>
        <w:rPr>
          <w:rFonts w:cstheme="minorBidi"/>
          <w:szCs w:val="25"/>
          <w:lang w:val="en-US" w:bidi="th-TH"/>
        </w:rPr>
        <w:t xml:space="preserve"> with the </w:t>
      </w:r>
      <w:del w:id="204" w:author="Pat Mongkolwat" w:date="2020-11-15T14:03:00Z">
        <w:r w:rsidR="002127FB" w:rsidDel="002A148D">
          <w:rPr>
            <w:rFonts w:cstheme="minorBidi"/>
            <w:szCs w:val="25"/>
            <w:lang w:val="en-US" w:bidi="th-TH"/>
          </w:rPr>
          <w:delText xml:space="preserve">explanation </w:delText>
        </w:r>
        <w:r w:rsidDel="002A148D">
          <w:rPr>
            <w:rFonts w:cstheme="minorBidi"/>
            <w:szCs w:val="25"/>
            <w:lang w:val="en-US" w:bidi="th-TH"/>
          </w:rPr>
          <w:delText xml:space="preserve">about </w:delText>
        </w:r>
      </w:del>
      <w:r>
        <w:rPr>
          <w:rFonts w:cstheme="minorBidi"/>
          <w:szCs w:val="25"/>
          <w:lang w:val="en-US" w:bidi="th-TH"/>
        </w:rPr>
        <w:t>related work</w:t>
      </w:r>
      <w:ins w:id="205" w:author="Pat Mongkolwat" w:date="2020-11-15T14:03:00Z">
        <w:r w:rsidR="002A148D">
          <w:rPr>
            <w:rFonts w:cstheme="minorBidi"/>
            <w:szCs w:val="25"/>
            <w:lang w:val="en-US" w:bidi="th-TH"/>
          </w:rPr>
          <w:t>s</w:t>
        </w:r>
      </w:ins>
      <w:r>
        <w:rPr>
          <w:rFonts w:cstheme="minorBidi"/>
          <w:szCs w:val="25"/>
          <w:lang w:val="en-US" w:bidi="th-TH"/>
        </w:rPr>
        <w:t xml:space="preserve"> that inspire our design</w:t>
      </w:r>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ins w:id="206" w:author="Pat Mongkolwat" w:date="2020-11-15T14:03:00Z">
        <w:r w:rsidR="002A148D">
          <w:rPr>
            <w:rFonts w:cstheme="minorBidi"/>
            <w:szCs w:val="25"/>
            <w:lang w:val="en-US" w:bidi="th-TH"/>
          </w:rPr>
          <w:t>,</w:t>
        </w:r>
      </w:ins>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w:t>
      </w:r>
      <w:del w:id="207" w:author="Pat Mongkolwat" w:date="2020-11-15T14:32:00Z">
        <w:r w:rsidR="00306C9A" w:rsidDel="00192A3F">
          <w:rPr>
            <w:rFonts w:cstheme="minorBidi"/>
            <w:szCs w:val="25"/>
            <w:lang w:val="en-US" w:bidi="th-TH"/>
          </w:rPr>
          <w:delText xml:space="preserve">for </w:delText>
        </w:r>
      </w:del>
      <w:proofErr w:type="spellStart"/>
      <w:ins w:id="208" w:author="Pat Mongkolwat" w:date="2020-11-15T14:32:00Z">
        <w:r w:rsidR="00192A3F">
          <w:rPr>
            <w:rFonts w:cstheme="minorBidi"/>
            <w:szCs w:val="25"/>
            <w:lang w:val="en-US" w:bidi="th-TH"/>
          </w:rPr>
          <w:t>for?</w:t>
        </w:r>
      </w:ins>
      <w:del w:id="209" w:author="Pat Mongkolwat" w:date="2020-11-15T14:04:00Z">
        <w:r w:rsidR="00306C9A" w:rsidDel="00473BB5">
          <w:rPr>
            <w:rFonts w:cstheme="minorBidi"/>
            <w:szCs w:val="25"/>
            <w:lang w:val="en-US" w:bidi="th-TH"/>
          </w:rPr>
          <w:delText xml:space="preserve">concept </w:delText>
        </w:r>
      </w:del>
      <w:r w:rsidR="00306C9A">
        <w:rPr>
          <w:rFonts w:cstheme="minorBidi"/>
          <w:szCs w:val="25"/>
          <w:lang w:val="en-US" w:bidi="th-TH"/>
        </w:rPr>
        <w:t>demonstration</w:t>
      </w:r>
      <w:proofErr w:type="spellEnd"/>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ins w:id="210" w:author="Pat Mongkolwat" w:date="2020-11-15T14:04:00Z">
        <w:r w:rsidR="0021595C">
          <w:rPr>
            <w:rFonts w:cstheme="minorBidi"/>
            <w:szCs w:val="25"/>
            <w:lang w:val="en-US" w:bidi="th-TH"/>
          </w:rPr>
          <w:t xml:space="preserve"> we</w:t>
        </w:r>
      </w:ins>
      <w:r w:rsidR="007230F9">
        <w:rPr>
          <w:rFonts w:cstheme="minorBidi"/>
          <w:szCs w:val="25"/>
          <w:lang w:val="en-US" w:bidi="th-TH"/>
        </w:rPr>
        <w:t xml:space="preserve">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1BB4E646"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ins w:id="211" w:author="Pat Mongkolwat" w:date="2020-11-15T14:05:00Z">
        <w:r w:rsidR="006C1B51">
          <w:rPr>
            <w:rFonts w:cstheme="minorBidi"/>
            <w:szCs w:val="25"/>
            <w:lang w:bidi="th-TH"/>
          </w:rPr>
          <w:t>s</w:t>
        </w:r>
      </w:ins>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 xml:space="preserve">hey proposed several concept ideas about </w:t>
      </w:r>
      <w:r w:rsidR="00F06690">
        <w:rPr>
          <w:rFonts w:cstheme="minorBidi"/>
          <w:szCs w:val="25"/>
          <w:lang w:bidi="th-TH"/>
        </w:rPr>
        <w:t>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709B3E19" w:rsidR="0084491D" w:rsidRDefault="0023645E" w:rsidP="0084491D">
      <w:pPr>
        <w:pStyle w:val="Heading2"/>
      </w:pPr>
      <w:r>
        <w:t>“MedRec” prototype for electronic health records and medical research data</w:t>
      </w:r>
      <w:r w:rsidR="00224898">
        <w:t xml:space="preserve"> </w:t>
      </w:r>
      <w:del w:id="212" w:author="Pat Mongkolwat" w:date="2020-11-15T14:07:00Z">
        <w:r w:rsidR="00F04C37" w:rsidDel="00D63428">
          <w:fldChar w:fldCharType="begin" w:fldLock="1"/>
        </w:r>
        <w:r w:rsidR="003A397A" w:rsidDel="00D63428">
          <w:del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delInstrText>
        </w:r>
        <w:r w:rsidR="00F04C37" w:rsidDel="00D63428">
          <w:fldChar w:fldCharType="separate"/>
        </w:r>
        <w:r w:rsidR="007A2D5C" w:rsidRPr="007A2D5C" w:rsidDel="00D63428">
          <w:rPr>
            <w:i w:val="0"/>
          </w:rPr>
          <w:delText>[24]</w:delText>
        </w:r>
        <w:r w:rsidR="00F04C37" w:rsidDel="00D63428">
          <w:fldChar w:fldCharType="end"/>
        </w:r>
      </w:del>
    </w:p>
    <w:p w14:paraId="7E94AEC8" w14:textId="745F5721"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t>
      </w:r>
      <w:ins w:id="213" w:author="Pat Mongkolwat" w:date="2020-11-15T14:08:00Z">
        <w:r w:rsidR="00D63428">
          <w:t>[</w:t>
        </w:r>
      </w:ins>
      <w:ins w:id="214" w:author="Pat Mongkolwat" w:date="2020-11-15T14:07:00Z">
        <w:r w:rsidR="00D63428">
          <w:t xml:space="preserve">24] </w:t>
        </w:r>
      </w:ins>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del w:id="215" w:author="Petnathean Julled" w:date="2021-03-04T15:11:00Z">
        <w:r w:rsidR="005261C9" w:rsidDel="00E37858">
          <w:delText>smartcontract</w:delText>
        </w:r>
      </w:del>
      <w:ins w:id="216" w:author="Petnathean Julled" w:date="2021-03-04T15:11:00Z">
        <w:r w:rsidR="00E37858">
          <w:t>smart-contract</w:t>
        </w:r>
      </w:ins>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t>
      </w:r>
      <w:del w:id="217" w:author="Pat Mongkolwat" w:date="2020-11-15T14:08:00Z">
        <w:r w:rsidR="00EA76AD" w:rsidDel="00E37CEE">
          <w:delText xml:space="preserve">will </w:delText>
        </w:r>
      </w:del>
      <w:r w:rsidR="00EA76AD">
        <w:t>help</w:t>
      </w:r>
      <w:ins w:id="218" w:author="Pat Mongkolwat" w:date="2020-11-15T14:08:00Z">
        <w:r w:rsidR="00E37CEE">
          <w:t>s</w:t>
        </w:r>
      </w:ins>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ins w:id="219" w:author="Pat Mongkolwat" w:date="2020-11-15T14:09:00Z">
        <w:r w:rsidR="004D555A">
          <w:t>s</w:t>
        </w:r>
      </w:ins>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ins w:id="220" w:author="Pat Mongkolwat" w:date="2020-11-15T14:10:00Z">
        <w:r w:rsidR="00FB46B6">
          <w:t xml:space="preserve"> </w:t>
        </w:r>
      </w:ins>
      <w:r w:rsidR="00FF09F4">
        <w:t>.</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FF09F4">
        <w:t xml:space="preserve">, </w:t>
      </w:r>
      <w:r w:rsidR="00AE394E">
        <w:t>they also utilize some cryptographical characteristics of Blockchain</w:t>
      </w:r>
      <w:r w:rsidR="009E2B42">
        <w:t xml:space="preserve"> to provide accessible “bread crumb trail” which allow</w:t>
      </w:r>
      <w:ins w:id="221" w:author="Pat Mongkolwat" w:date="2020-11-15T14:10:00Z">
        <w:r w:rsidR="00FB46B6">
          <w:t>s</w:t>
        </w:r>
      </w:ins>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del w:id="222" w:author="Petnathean Julled" w:date="2021-03-04T15:11:00Z">
        <w:r w:rsidR="0012627F" w:rsidDel="00E37858">
          <w:delText>smartcontract</w:delText>
        </w:r>
      </w:del>
      <w:ins w:id="223" w:author="Petnathean Julled" w:date="2021-03-04T15:11:00Z">
        <w:r w:rsidR="00E37858">
          <w:t>smart-contract</w:t>
        </w:r>
      </w:ins>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ins w:id="224" w:author="Pat Mongkolwat" w:date="2020-11-15T14:10:00Z">
        <w:r w:rsidR="00F2187C">
          <w:t>s</w:t>
        </w:r>
      </w:ins>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48DA809" w:rsidR="00131450" w:rsidRDefault="00131450" w:rsidP="00C975F5">
      <w:pPr>
        <w:jc w:val="both"/>
      </w:pPr>
      <w:r w:rsidRPr="00BA4BDE">
        <w:t xml:space="preserve">      Modern medical operation has large amount of healthcare information flow within the system. Throughout the age, many medical </w:t>
      </w:r>
      <w:ins w:id="225" w:author="Pat Mongkolwat" w:date="2020-11-15T14:11:00Z">
        <w:r w:rsidR="001509B0">
          <w:t xml:space="preserve">service </w:t>
        </w:r>
      </w:ins>
      <w:r w:rsidRPr="00BA4BDE">
        <w:t>provider</w:t>
      </w:r>
      <w:del w:id="226" w:author="Pat Mongkolwat" w:date="2020-11-15T14:11:00Z">
        <w:r w:rsidRPr="00BA4BDE" w:rsidDel="001509B0">
          <w:delText xml:space="preserve"> services</w:delText>
        </w:r>
      </w:del>
      <w:ins w:id="227" w:author="Pat Mongkolwat" w:date="2020-11-15T14:11:00Z">
        <w:r w:rsidR="001509B0">
          <w:t>s</w:t>
        </w:r>
      </w:ins>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ins w:id="228" w:author="Pat Mongkolwat" w:date="2020-11-15T14:12:00Z">
        <w:r w:rsidR="00183AB6">
          <w:t>s</w:t>
        </w:r>
        <w:r w:rsidR="008E4614">
          <w:t xml:space="preserve"> a</w:t>
        </w:r>
      </w:ins>
      <w:r w:rsidRPr="00BA4BDE">
        <w:t xml:space="preserve"> new challenge for healthcare enterprise to further enhance their medical service efficiency by sharing health information with other systems within healthcare industry domain</w:t>
      </w:r>
    </w:p>
    <w:p w14:paraId="1B336C6F" w14:textId="11E47C44" w:rsidR="00341727" w:rsidRDefault="00C975F5" w:rsidP="00C975F5">
      <w:pPr>
        <w:jc w:val="both"/>
        <w:rPr>
          <w:rFonts w:cstheme="minorBidi"/>
          <w:szCs w:val="25"/>
          <w:lang w:bidi="th-TH"/>
        </w:rPr>
      </w:pPr>
      <w:r>
        <w:lastRenderedPageBreak/>
        <w:t xml:space="preserve">      </w:t>
      </w:r>
      <w:r w:rsidRPr="004906FE">
        <w:t xml:space="preserve">IHE is an initiative by healthcare professionals and industry to improve the way </w:t>
      </w:r>
      <w:r>
        <w:t>health information</w:t>
      </w:r>
      <w:r w:rsidRPr="004906FE">
        <w:t xml:space="preserve"> systems in healthcare</w:t>
      </w:r>
      <w:ins w:id="229" w:author="Pat Mongkolwat" w:date="2020-11-15T14:13:00Z">
        <w:r w:rsidR="008E4614">
          <w:t xml:space="preserve"> integrate and</w:t>
        </w:r>
      </w:ins>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ins w:id="230" w:author="Pat Mongkolwat" w:date="2020-11-15T14:15:00Z">
        <w:r w:rsidR="0064778D">
          <w:t xml:space="preserve">integrate and </w:t>
        </w:r>
      </w:ins>
      <w:r w:rsidRPr="004906FE">
        <w:t xml:space="preserve">communicate with one another better, are easier to implement, and enable </w:t>
      </w:r>
      <w:ins w:id="231" w:author="Pat Mongkolwat" w:date="2020-11-15T14:15:00Z">
        <w:r w:rsidR="0064778D">
          <w:t>health</w:t>
        </w:r>
      </w:ins>
      <w:r w:rsidRPr="004906FE">
        <w:t>care providers to use information more effectively. This help</w:t>
      </w:r>
      <w:r>
        <w:t>s</w:t>
      </w:r>
      <w:r w:rsidRPr="004906FE">
        <w:t xml:space="preserve"> </w:t>
      </w:r>
      <w:r w:rsidRPr="005909FD">
        <w:t xml:space="preserve">enable </w:t>
      </w:r>
      <w:commentRangeStart w:id="232"/>
      <w:commentRangeStart w:id="233"/>
      <w:r w:rsidRPr="005909FD">
        <w:t xml:space="preserve">seamless </w:t>
      </w:r>
      <w:del w:id="234" w:author="Petnathean Julled" w:date="2021-03-01T04:05:00Z">
        <w:r w:rsidRPr="005909FD" w:rsidDel="00D46FA0">
          <w:delText xml:space="preserve">and secure access </w:delText>
        </w:r>
        <w:commentRangeEnd w:id="232"/>
        <w:r w:rsidR="0085774D" w:rsidRPr="005909FD" w:rsidDel="00D46FA0">
          <w:rPr>
            <w:rStyle w:val="CommentReference"/>
          </w:rPr>
          <w:commentReference w:id="232"/>
        </w:r>
      </w:del>
      <w:commentRangeEnd w:id="233"/>
      <w:r w:rsidR="00D46FA0" w:rsidRPr="005909FD">
        <w:rPr>
          <w:rStyle w:val="CommentReference"/>
        </w:rPr>
        <w:commentReference w:id="233"/>
      </w:r>
      <w:del w:id="235" w:author="Petnathean Julled" w:date="2021-03-01T04:05:00Z">
        <w:r w:rsidRPr="005909FD" w:rsidDel="00D46FA0">
          <w:delText xml:space="preserve">to </w:delText>
        </w:r>
      </w:del>
      <w:r w:rsidRPr="005909FD">
        <w:t xml:space="preserve">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2096"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236"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36"/>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2096;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237"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37"/>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E48A526"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ins w:id="238" w:author="Pat Mongkolwat" w:date="2020-11-15T14:17:00Z">
        <w:r w:rsidR="00275B51">
          <w:rPr>
            <w:rFonts w:cstheme="minorBidi"/>
            <w:szCs w:val="25"/>
            <w:lang w:bidi="th-TH"/>
          </w:rPr>
          <w:t xml:space="preserve"> (Figure 1. Not should if you need to show this?)</w:t>
        </w:r>
      </w:ins>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ins w:id="239" w:author="Pat Mongkolwat" w:date="2020-11-15T14:17:00Z">
        <w:r w:rsidR="0042523C">
          <w:t>s</w:t>
        </w:r>
      </w:ins>
      <w:r w:rsidR="00160F61" w:rsidRPr="00BA4BDE">
        <w:t xml:space="preserve"> stored in the system of other </w:t>
      </w:r>
      <w:del w:id="240" w:author="Pat Mongkolwat" w:date="2020-11-15T14:18:00Z">
        <w:r w:rsidR="00160F61" w:rsidRPr="00BA4BDE" w:rsidDel="0042523C">
          <w:delText xml:space="preserve">enterprise </w:delText>
        </w:r>
      </w:del>
      <w:ins w:id="241" w:author="Pat Mongkolwat" w:date="2020-11-15T14:18:00Z">
        <w:r w:rsidR="0042523C">
          <w:t>institutions</w:t>
        </w:r>
        <w:r w:rsidR="0042523C" w:rsidRPr="00BA4BDE">
          <w:t xml:space="preserve"> </w:t>
        </w:r>
      </w:ins>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ins w:id="242" w:author="Pat Mongkolwat" w:date="2020-11-15T14:18:00Z">
        <w:r w:rsidR="00463E07">
          <w:t>s</w:t>
        </w:r>
      </w:ins>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ins w:id="243" w:author="Pat Mongkolwat" w:date="2020-11-15T14:18:00Z">
        <w:r w:rsidR="00463E07">
          <w:t>s</w:t>
        </w:r>
      </w:ins>
      <w:r w:rsidR="00160F61" w:rsidRPr="00BA4BDE">
        <w:t xml:space="preserve"> sure that all the systems within the network can communicate with each other in the same way. This allow</w:t>
      </w:r>
      <w:ins w:id="244" w:author="Pat Mongkolwat" w:date="2020-11-15T14:18:00Z">
        <w:r w:rsidR="005C0F45">
          <w:t>s</w:t>
        </w:r>
      </w:ins>
      <w:r w:rsidR="00160F61" w:rsidRPr="00BA4BDE">
        <w:t xml:space="preserve"> document consumer and user in the network to share health document</w:t>
      </w:r>
      <w:ins w:id="245" w:author="Pat Mongkolwat" w:date="2020-11-15T14:18:00Z">
        <w:r w:rsidR="005C0F45">
          <w:t>s</w:t>
        </w:r>
      </w:ins>
      <w:r w:rsidR="00160F61" w:rsidRPr="00BA4BDE">
        <w:t xml:space="preserve"> with each other and put it to use as needed efficiently.</w:t>
      </w:r>
      <w:r w:rsidR="0076086D">
        <w:t xml:space="preserve"> </w:t>
      </w:r>
    </w:p>
    <w:p w14:paraId="037C1873" w14:textId="601D3F89"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ins w:id="246" w:author="Pat Mongkolwat" w:date="2020-11-15T14:19:00Z">
        <w:r w:rsidR="005C0F45">
          <w:rPr>
            <w:rFonts w:cstheme="minorBidi"/>
            <w:szCs w:val="25"/>
            <w:lang w:bidi="th-TH"/>
          </w:rPr>
          <w:t>s</w:t>
        </w:r>
      </w:ins>
      <w:r>
        <w:rPr>
          <w:rFonts w:cstheme="minorBidi"/>
          <w:szCs w:val="25"/>
          <w:lang w:bidi="th-TH"/>
        </w:rPr>
        <w:t xml:space="preserve"> machine or software which take</w:t>
      </w:r>
      <w:ins w:id="247" w:author="Pat Mongkolwat" w:date="2020-11-15T14:19:00Z">
        <w:r w:rsidR="0013079C">
          <w:rPr>
            <w:rFonts w:cstheme="minorBidi"/>
            <w:szCs w:val="25"/>
            <w:lang w:bidi="th-TH"/>
          </w:rPr>
          <w:t>s</w:t>
        </w:r>
      </w:ins>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ins w:id="248" w:author="Pat Mongkolwat" w:date="2020-11-15T14:20:00Z">
        <w:r w:rsidR="00EA0623">
          <w:rPr>
            <w:rFonts w:cstheme="minorBidi"/>
            <w:szCs w:val="25"/>
            <w:lang w:bidi="th-TH"/>
          </w:rPr>
          <w:t>s’ EMR</w:t>
        </w:r>
      </w:ins>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ins w:id="249" w:author="Pat Mongkolwat" w:date="2020-11-15T14:20:00Z">
        <w:r w:rsidR="00B953E9">
          <w:rPr>
            <w:rFonts w:cstheme="minorBidi"/>
            <w:szCs w:val="25"/>
            <w:lang w:bidi="th-TH"/>
          </w:rPr>
          <w:t>s</w:t>
        </w:r>
      </w:ins>
      <w:r>
        <w:rPr>
          <w:rFonts w:cstheme="minorBidi"/>
          <w:szCs w:val="25"/>
          <w:lang w:bidi="th-TH"/>
        </w:rPr>
        <w:t xml:space="preserve"> and </w:t>
      </w:r>
      <w:del w:id="250" w:author="Pat Mongkolwat" w:date="2020-11-15T14:20:00Z">
        <w:r w:rsidDel="00B953E9">
          <w:rPr>
            <w:rFonts w:cstheme="minorBidi"/>
            <w:szCs w:val="25"/>
            <w:lang w:bidi="th-TH"/>
          </w:rPr>
          <w:delText xml:space="preserve">its </w:delText>
        </w:r>
      </w:del>
      <w:ins w:id="251" w:author="Pat Mongkolwat" w:date="2020-11-15T14:20:00Z">
        <w:r w:rsidR="00B953E9">
          <w:rPr>
            <w:rFonts w:cstheme="minorBidi"/>
            <w:szCs w:val="25"/>
            <w:lang w:bidi="th-TH"/>
          </w:rPr>
          <w:t xml:space="preserve">their </w:t>
        </w:r>
      </w:ins>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ins w:id="252" w:author="Pat Mongkolwat" w:date="2020-11-15T14:21:00Z">
        <w:r w:rsidR="00B953E9">
          <w:rPr>
            <w:rFonts w:cstheme="minorBidi"/>
            <w:szCs w:val="25"/>
            <w:lang w:bidi="th-TH"/>
          </w:rPr>
          <w:t>s</w:t>
        </w:r>
      </w:ins>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 xml:space="preserve">Document Consumer Actor </w:t>
      </w:r>
      <w:del w:id="253" w:author="Pat Mongkolwat" w:date="2020-11-15T14:21:00Z">
        <w:r w:rsidR="00223ECB" w:rsidDel="00331755">
          <w:rPr>
            <w:rFonts w:cstheme="minorBidi"/>
            <w:szCs w:val="25"/>
            <w:lang w:bidi="th-TH"/>
          </w:rPr>
          <w:delText xml:space="preserve">will </w:delText>
        </w:r>
      </w:del>
      <w:r w:rsidR="00223ECB">
        <w:rPr>
          <w:rFonts w:cstheme="minorBidi"/>
          <w:szCs w:val="25"/>
          <w:lang w:bidi="th-TH"/>
        </w:rPr>
        <w:t>quer</w:t>
      </w:r>
      <w:ins w:id="254" w:author="Pat Mongkolwat" w:date="2020-11-15T14:21:00Z">
        <w:r w:rsidR="00331755">
          <w:rPr>
            <w:rFonts w:cstheme="minorBidi"/>
            <w:szCs w:val="25"/>
            <w:lang w:bidi="th-TH"/>
          </w:rPr>
          <w:t>i</w:t>
        </w:r>
      </w:ins>
      <w:ins w:id="255" w:author="Pat Mongkolwat" w:date="2020-11-15T14:22:00Z">
        <w:r w:rsidR="00331755">
          <w:rPr>
            <w:rFonts w:cstheme="minorBidi"/>
            <w:szCs w:val="25"/>
            <w:lang w:bidi="th-TH"/>
          </w:rPr>
          <w:t>es</w:t>
        </w:r>
      </w:ins>
      <w:del w:id="256" w:author="Pat Mongkolwat" w:date="2020-11-15T14:21:00Z">
        <w:r w:rsidR="00223ECB" w:rsidDel="00331755">
          <w:rPr>
            <w:rFonts w:cstheme="minorBidi"/>
            <w:szCs w:val="25"/>
            <w:lang w:bidi="th-TH"/>
          </w:rPr>
          <w:delText>y</w:delText>
        </w:r>
      </w:del>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ins w:id="257" w:author="Pat Mongkolwat" w:date="2020-11-15T14:21:00Z">
        <w:r w:rsidR="003801B3">
          <w:rPr>
            <w:rFonts w:cstheme="minorBidi"/>
            <w:szCs w:val="25"/>
            <w:lang w:bidi="th-TH"/>
          </w:rPr>
          <w:t>s</w:t>
        </w:r>
      </w:ins>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ins w:id="258" w:author="Pat Mongkolwat" w:date="2020-11-15T14:23:00Z">
        <w:r w:rsidR="00C348D1">
          <w:rPr>
            <w:rFonts w:cstheme="minorBidi"/>
            <w:szCs w:val="25"/>
            <w:lang w:bidi="th-TH"/>
          </w:rPr>
          <w:t>s</w:t>
        </w:r>
      </w:ins>
      <w:r w:rsidR="00294530">
        <w:rPr>
          <w:rFonts w:cstheme="minorBidi"/>
          <w:szCs w:val="25"/>
          <w:lang w:bidi="th-TH"/>
        </w:rPr>
        <w:t xml:space="preserve"> as repository which will immediately generate </w:t>
      </w:r>
      <w:ins w:id="259" w:author="Pat Mongkolwat" w:date="2020-11-15T14:23:00Z">
        <w:r w:rsidR="00C348D1">
          <w:rPr>
            <w:rFonts w:cstheme="minorBidi"/>
            <w:szCs w:val="25"/>
            <w:lang w:bidi="th-TH"/>
          </w:rPr>
          <w:t xml:space="preserve">a </w:t>
        </w:r>
      </w:ins>
      <w:r w:rsidR="00294530">
        <w:rPr>
          <w:rFonts w:cstheme="minorBidi"/>
          <w:szCs w:val="25"/>
          <w:lang w:bidi="th-TH"/>
        </w:rPr>
        <w:t>health document at the time of request as the document only represent</w:t>
      </w:r>
      <w:ins w:id="260" w:author="Pat Mongkolwat" w:date="2020-11-15T14:23:00Z">
        <w:r w:rsidR="000A5743">
          <w:rPr>
            <w:rFonts w:cstheme="minorBidi"/>
            <w:szCs w:val="25"/>
            <w:lang w:bidi="th-TH"/>
          </w:rPr>
          <w:t>s</w:t>
        </w:r>
      </w:ins>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ins w:id="261" w:author="Pat Mongkolwat" w:date="2020-11-15T14:23:00Z">
        <w:r w:rsidR="000A5743">
          <w:rPr>
            <w:rFonts w:cstheme="minorBidi"/>
            <w:szCs w:val="25"/>
            <w:lang w:bidi="th-TH"/>
          </w:rPr>
          <w:t>s</w:t>
        </w:r>
      </w:ins>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ins w:id="262" w:author="Pat Mongkolwat" w:date="2020-11-15T14:24:00Z">
        <w:r w:rsidR="00256F77">
          <w:rPr>
            <w:rFonts w:cstheme="minorBidi"/>
            <w:szCs w:val="25"/>
            <w:lang w:bidi="th-TH"/>
          </w:rPr>
          <w:t>s</w:t>
        </w:r>
      </w:ins>
      <w:r w:rsidR="002E7F0D">
        <w:rPr>
          <w:rFonts w:cstheme="minorBidi"/>
          <w:szCs w:val="25"/>
          <w:lang w:bidi="th-TH"/>
        </w:rPr>
        <w:t xml:space="preserve"> </w:t>
      </w:r>
      <w:del w:id="263" w:author="Pat Mongkolwat" w:date="2020-11-15T14:24:00Z">
        <w:r w:rsidR="002E7F0D" w:rsidDel="00256F77">
          <w:rPr>
            <w:rFonts w:cstheme="minorBidi"/>
            <w:szCs w:val="25"/>
            <w:lang w:bidi="th-TH"/>
          </w:rPr>
          <w:delText xml:space="preserve">that </w:delText>
        </w:r>
      </w:del>
      <w:r w:rsidR="002E7F0D">
        <w:rPr>
          <w:rFonts w:cstheme="minorBidi"/>
          <w:szCs w:val="25"/>
          <w:lang w:bidi="th-TH"/>
        </w:rPr>
        <w:t>all enterprise</w:t>
      </w:r>
      <w:ins w:id="264" w:author="Pat Mongkolwat" w:date="2020-11-15T14:25:00Z">
        <w:r w:rsidR="00526E35">
          <w:rPr>
            <w:rFonts w:cstheme="minorBidi"/>
            <w:szCs w:val="25"/>
            <w:lang w:bidi="th-TH"/>
          </w:rPr>
          <w:t>s</w:t>
        </w:r>
      </w:ins>
      <w:r w:rsidR="002E7F0D">
        <w:rPr>
          <w:rFonts w:cstheme="minorBidi"/>
          <w:szCs w:val="25"/>
          <w:lang w:bidi="th-TH"/>
        </w:rPr>
        <w:t xml:space="preserve"> in the domain must use the same </w:t>
      </w:r>
      <w:r w:rsidR="002E7F0D">
        <w:rPr>
          <w:rFonts w:cstheme="minorBidi"/>
          <w:szCs w:val="25"/>
          <w:lang w:bidi="th-TH"/>
        </w:rPr>
        <w:lastRenderedPageBreak/>
        <w:t>identification to identify the same patient.</w:t>
      </w:r>
      <w:r w:rsidR="00292F74">
        <w:rPr>
          <w:rFonts w:cstheme="minorBidi"/>
          <w:szCs w:val="25"/>
          <w:lang w:bidi="th-TH"/>
        </w:rPr>
        <w:t xml:space="preserve"> With these XDS Actor and transaction deployed, it ensures that all enterprise within XDS Affinity Domain can achieve</w:t>
      </w:r>
      <w:ins w:id="265" w:author="Pat Mongkolwat" w:date="2020-11-15T14:26:00Z">
        <w:r w:rsidR="003E065B">
          <w:rPr>
            <w:rFonts w:cstheme="minorBidi"/>
            <w:szCs w:val="25"/>
            <w:lang w:bidi="th-TH"/>
          </w:rPr>
          <w:t xml:space="preserve"> and share</w:t>
        </w:r>
      </w:ins>
      <w:r w:rsidR="00292F74">
        <w:rPr>
          <w:rFonts w:cstheme="minorBidi"/>
          <w:szCs w:val="25"/>
          <w:lang w:bidi="th-TH"/>
        </w:rPr>
        <w:t xml:space="preserve"> health document</w:t>
      </w:r>
      <w:ins w:id="266" w:author="Pat Mongkolwat" w:date="2020-11-15T14:25:00Z">
        <w:r w:rsidR="003E065B">
          <w:rPr>
            <w:rFonts w:cstheme="minorBidi"/>
            <w:szCs w:val="25"/>
            <w:lang w:bidi="th-TH"/>
          </w:rPr>
          <w:t>s</w:t>
        </w:r>
      </w:ins>
      <w:r w:rsidR="00292F74">
        <w:rPr>
          <w:rFonts w:cstheme="minorBidi"/>
          <w:szCs w:val="25"/>
          <w:lang w:bidi="th-TH"/>
        </w:rPr>
        <w:t xml:space="preserve"> </w:t>
      </w:r>
      <w:del w:id="267" w:author="Pat Mongkolwat" w:date="2020-11-15T14:26:00Z">
        <w:r w:rsidR="00292F74" w:rsidDel="003E065B">
          <w:rPr>
            <w:rFonts w:cstheme="minorBidi"/>
            <w:szCs w:val="25"/>
            <w:lang w:bidi="th-TH"/>
          </w:rPr>
          <w:delText xml:space="preserve">sharing </w:delText>
        </w:r>
      </w:del>
      <w:r w:rsidR="00292F74">
        <w:rPr>
          <w:rFonts w:cstheme="minorBidi"/>
          <w:szCs w:val="25"/>
          <w:lang w:bidi="th-TH"/>
        </w:rPr>
        <w:t>with each other.</w:t>
      </w:r>
    </w:p>
    <w:p w14:paraId="7CFB451E" w14:textId="3915A6F2" w:rsidR="00C54F4D" w:rsidRPr="005B520E" w:rsidRDefault="00C54F4D" w:rsidP="00C54F4D">
      <w:pPr>
        <w:pStyle w:val="Heading2"/>
        <w:jc w:val="both"/>
      </w:pPr>
      <w:r>
        <w:t>Blockchain Technology</w:t>
      </w:r>
    </w:p>
    <w:p w14:paraId="33DA0020" w14:textId="588B99AC"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ins w:id="268" w:author="Pat Mongkolwat" w:date="2020-11-15T14:27:00Z">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ins>
      <w:del w:id="269" w:author="Pat Mongkolwat" w:date="2020-11-15T14:27:00Z">
        <w:r w:rsidDel="004C19C1">
          <w:rPr>
            <w:rFonts w:cstheme="minorBidi"/>
            <w:szCs w:val="25"/>
            <w:lang w:val="en-US" w:bidi="th-TH"/>
          </w:rPr>
          <w:delText xml:space="preserve">cryptographical technics </w:delText>
        </w:r>
      </w:del>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ins w:id="270" w:author="Pat Mongkolwat" w:date="2020-11-15T14:28:00Z">
        <w:r w:rsidR="001F1D32">
          <w:rPr>
            <w:rFonts w:cstheme="minorBidi"/>
            <w:szCs w:val="25"/>
            <w:lang w:val="en-US" w:bidi="th-TH"/>
          </w:rPr>
          <w:t>ques</w:t>
        </w:r>
      </w:ins>
      <w:del w:id="271" w:author="Pat Mongkolwat" w:date="2020-11-15T14:28:00Z">
        <w:r w:rsidDel="001F1D32">
          <w:rPr>
            <w:rFonts w:cstheme="minorBidi"/>
            <w:szCs w:val="25"/>
            <w:lang w:val="en-US" w:bidi="th-TH"/>
          </w:rPr>
          <w:delText>c</w:delText>
        </w:r>
      </w:del>
      <w:r>
        <w:rPr>
          <w:rFonts w:cstheme="minorBidi"/>
          <w:szCs w:val="25"/>
          <w:lang w:val="en-US" w:bidi="th-TH"/>
        </w:rPr>
        <w:t xml:space="preserve"> </w:t>
      </w:r>
      <w:del w:id="272" w:author="Pat Mongkolwat" w:date="2020-11-15T14:33:00Z">
        <w:r w:rsidDel="00192A3F">
          <w:rPr>
            <w:rFonts w:cstheme="minorBidi"/>
            <w:szCs w:val="25"/>
            <w:lang w:val="en-US" w:bidi="th-TH"/>
          </w:rPr>
          <w:delText>includ</w:delText>
        </w:r>
      </w:del>
      <w:ins w:id="273" w:author="Pat Mongkolwat" w:date="2020-11-15T14:33:00Z">
        <w:r w:rsidR="00192A3F">
          <w:rPr>
            <w:rFonts w:cstheme="minorBidi"/>
            <w:szCs w:val="25"/>
            <w:lang w:val="en-US" w:bidi="th-TH"/>
          </w:rPr>
          <w:t>include</w:t>
        </w:r>
      </w:ins>
      <w:del w:id="274" w:author="Pat Mongkolwat" w:date="2020-11-15T14:28:00Z">
        <w:r w:rsidDel="001F1D32">
          <w:rPr>
            <w:rFonts w:cstheme="minorBidi"/>
            <w:szCs w:val="25"/>
            <w:lang w:val="en-US" w:bidi="th-TH"/>
          </w:rPr>
          <w:delText>ed</w:delText>
        </w:r>
      </w:del>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del w:id="275" w:author="Pat Mongkolwat" w:date="2020-11-15T14:29:00Z">
        <w:r w:rsidDel="008126B5">
          <w:rPr>
            <w:rFonts w:cstheme="minorBidi"/>
            <w:szCs w:val="25"/>
            <w:lang w:val="en-US" w:bidi="th-TH"/>
          </w:rPr>
          <w:delText xml:space="preserve">was called </w:delText>
        </w:r>
      </w:del>
      <w:ins w:id="276" w:author="Pat Mongkolwat" w:date="2020-11-15T14:29:00Z">
        <w:r w:rsidR="008126B5">
          <w:rPr>
            <w:rFonts w:cstheme="minorBidi"/>
            <w:szCs w:val="25"/>
            <w:lang w:val="en-US" w:bidi="th-TH"/>
          </w:rPr>
          <w:t xml:space="preserve">calls a </w:t>
        </w:r>
      </w:ins>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del w:id="277" w:author="Pat Mongkolwat" w:date="2020-11-15T14:30:00Z">
        <w:r w:rsidR="00B769D2" w:rsidRPr="00B769D2" w:rsidDel="00454531">
          <w:rPr>
            <w:rFonts w:cstheme="minorBidi"/>
            <w:szCs w:val="25"/>
            <w:lang w:val="en-US" w:bidi="th-TH"/>
          </w:rPr>
          <w:delText xml:space="preserve">have </w:delText>
        </w:r>
      </w:del>
      <w:ins w:id="278" w:author="Pat Mongkolwat" w:date="2020-11-15T14:30:00Z">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ins>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ins w:id="279" w:author="Pat Mongkolwat" w:date="2020-11-15T14:28:00Z">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ins>
      <w:del w:id="280" w:author="Pat Mongkolwat" w:date="2020-11-15T14:28:00Z">
        <w:r w:rsidDel="004C19C1">
          <w:rPr>
            <w:rFonts w:cstheme="minorBidi"/>
            <w:szCs w:val="25"/>
            <w:lang w:val="en-US" w:bidi="th-TH"/>
          </w:rPr>
          <w:delText xml:space="preserve">technics </w:delText>
        </w:r>
      </w:del>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ins w:id="281" w:author="Pat Mongkolwat" w:date="2020-11-15T14:31:00Z">
        <w:r w:rsidR="00975E48">
          <w:rPr>
            <w:rFonts w:cstheme="minorBidi"/>
            <w:szCs w:val="25"/>
            <w:lang w:val="en-US" w:bidi="th-TH"/>
          </w:rPr>
          <w:t>s</w:t>
        </w:r>
      </w:ins>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3060A4C7"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del w:id="282" w:author="Pat Mongkolwat" w:date="2020-11-15T14:32:00Z">
        <w:r w:rsidR="00D17419" w:rsidDel="00192A3F">
          <w:rPr>
            <w:rFonts w:cstheme="minorBidi"/>
            <w:szCs w:val="25"/>
            <w:lang w:val="en-US" w:bidi="th-TH"/>
          </w:rPr>
          <w:delText>consensus</w:delText>
        </w:r>
      </w:del>
      <w:ins w:id="283" w:author="Pat Mongkolwat" w:date="2020-11-15T14:32:00Z">
        <w:r w:rsidR="00192A3F">
          <w:rPr>
            <w:rFonts w:cstheme="minorBidi"/>
            <w:szCs w:val="25"/>
            <w:lang w:val="en-US" w:bidi="th-TH"/>
          </w:rPr>
          <w:t>consensuses</w:t>
        </w:r>
      </w:ins>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ins w:id="284" w:author="Pat Mongkolwat" w:date="2020-11-15T14:34:00Z">
        <w:r w:rsidR="005447AD">
          <w:rPr>
            <w:rFonts w:cstheme="minorBidi"/>
            <w:szCs w:val="25"/>
            <w:lang w:val="en-US" w:bidi="th-TH"/>
          </w:rPr>
          <w:t>s</w:t>
        </w:r>
      </w:ins>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ins w:id="285" w:author="Pat Mongkolwat" w:date="2020-11-15T14:34:00Z">
        <w:r w:rsidR="005447AD">
          <w:rPr>
            <w:rFonts w:cstheme="minorBidi"/>
            <w:szCs w:val="25"/>
            <w:lang w:val="en-US" w:bidi="th-TH"/>
          </w:rPr>
          <w:t xml:space="preserve">the </w:t>
        </w:r>
      </w:ins>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ins w:id="286" w:author="Pat Mongkolwat" w:date="2020-11-15T14:34:00Z">
        <w:r w:rsidR="005447AD">
          <w:rPr>
            <w:rFonts w:cstheme="minorBidi"/>
            <w:szCs w:val="25"/>
            <w:lang w:val="en-US" w:bidi="th-TH"/>
          </w:rPr>
          <w:t>s</w:t>
        </w:r>
      </w:ins>
      <w:r w:rsidR="0097683C">
        <w:rPr>
          <w:rFonts w:cstheme="minorBidi"/>
          <w:szCs w:val="25"/>
          <w:lang w:val="en-US" w:bidi="th-TH"/>
        </w:rPr>
        <w:t xml:space="preserve"> each node to spend huge amount of computational resource, give</w:t>
      </w:r>
      <w:ins w:id="287" w:author="Pat Mongkolwat" w:date="2020-11-15T14:34:00Z">
        <w:r w:rsidR="005447AD">
          <w:rPr>
            <w:rFonts w:cstheme="minorBidi"/>
            <w:szCs w:val="25"/>
            <w:lang w:val="en-US" w:bidi="th-TH"/>
          </w:rPr>
          <w:t>n</w:t>
        </w:r>
      </w:ins>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ins w:id="288" w:author="Pat Mongkolwat" w:date="2020-11-15T14:35:00Z">
        <w:r w:rsidR="006F673A">
          <w:rPr>
            <w:rFonts w:cstheme="minorBidi"/>
            <w:szCs w:val="25"/>
            <w:lang w:val="en-US" w:bidi="th-TH"/>
          </w:rPr>
          <w:t>s</w:t>
        </w:r>
      </w:ins>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ins w:id="289" w:author="Pat Mongkolwat" w:date="2020-11-15T14:35:00Z">
        <w:r w:rsidR="006F673A">
          <w:rPr>
            <w:rFonts w:cstheme="minorBidi"/>
            <w:szCs w:val="25"/>
            <w:lang w:val="en-US" w:bidi="th-TH"/>
          </w:rPr>
          <w:t>s</w:t>
        </w:r>
      </w:ins>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w:t>
      </w:r>
      <w:r w:rsidR="00E633CE">
        <w:rPr>
          <w:rFonts w:cstheme="minorBidi"/>
          <w:szCs w:val="25"/>
          <w:lang w:val="en-US" w:bidi="th-TH"/>
        </w:rPr>
        <w:t xml:space="preserve">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ins w:id="290" w:author="Pat Mongkolwat" w:date="2020-11-15T14:36:00Z">
        <w:r w:rsidR="00495EFE">
          <w:rPr>
            <w:rFonts w:cstheme="minorBidi"/>
            <w:szCs w:val="25"/>
            <w:lang w:val="en-US" w:bidi="th-TH"/>
          </w:rPr>
          <w:t>s</w:t>
        </w:r>
      </w:ins>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ins w:id="291" w:author="Pat Mongkolwat" w:date="2020-11-15T14:36:00Z">
        <w:r w:rsidR="00495EFE">
          <w:rPr>
            <w:rFonts w:cstheme="minorBidi"/>
            <w:szCs w:val="25"/>
            <w:lang w:val="en-US" w:bidi="th-TH"/>
          </w:rPr>
          <w:t>s</w:t>
        </w:r>
      </w:ins>
      <w:del w:id="292" w:author="Pat Mongkolwat" w:date="2020-11-15T14:36:00Z">
        <w:r w:rsidR="003A0425" w:rsidDel="00495EFE">
          <w:rPr>
            <w:rFonts w:cstheme="minorBidi"/>
            <w:szCs w:val="25"/>
            <w:lang w:val="en-US" w:bidi="th-TH"/>
          </w:rPr>
          <w:delText>d</w:delText>
        </w:r>
      </w:del>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6FB45002" w:rsidR="00C54F4D" w:rsidRPr="005B520E" w:rsidRDefault="00C54F4D" w:rsidP="00C54F4D">
      <w:pPr>
        <w:pStyle w:val="Heading2"/>
        <w:jc w:val="both"/>
      </w:pPr>
      <w:r>
        <w:t>Ethereum</w:t>
      </w:r>
      <w:r w:rsidR="000F3406">
        <w:t xml:space="preserve"> and </w:t>
      </w:r>
      <w:del w:id="293" w:author="Petnathean Julled" w:date="2021-03-04T15:11:00Z">
        <w:r w:rsidR="000F3406" w:rsidDel="00E37858">
          <w:delText>smartcontract</w:delText>
        </w:r>
      </w:del>
      <w:ins w:id="294" w:author="Petnathean Julled" w:date="2021-03-04T15:11:00Z">
        <w:r w:rsidR="00E37858">
          <w:t>smart-contract</w:t>
        </w:r>
      </w:ins>
    </w:p>
    <w:p w14:paraId="486CE868" w14:textId="2A977A1D" w:rsidR="00C54F4D" w:rsidRPr="00854E0A" w:rsidRDefault="00854E0A" w:rsidP="00C54F4D">
      <w:pPr>
        <w:pStyle w:val="BodyText"/>
        <w:rPr>
          <w:rPrChange w:id="295" w:author="Petnathean Julled" w:date="2021-03-04T15:08:00Z">
            <w:rPr>
              <w:lang w:val="en-US"/>
            </w:rPr>
          </w:rPrChange>
        </w:rPr>
      </w:pPr>
      <w:ins w:id="296" w:author="Petnathean Julled" w:date="2021-03-04T15:08:00Z">
        <w:r w:rsidRPr="00854E0A">
          <w:rPr>
            <w:lang w:val="en-US"/>
          </w:rPr>
          <w:t xml:space="preserve">Ethereum is one of the well-known open-source Blockchain platforms. The platform initially invented by a developer named </w:t>
        </w:r>
        <w:proofErr w:type="spellStart"/>
        <w:r w:rsidRPr="00854E0A">
          <w:rPr>
            <w:lang w:val="en-US"/>
          </w:rPr>
          <w:t>Vitalik</w:t>
        </w:r>
        <w:proofErr w:type="spellEnd"/>
        <w:r w:rsidRPr="00854E0A">
          <w:rPr>
            <w:lang w:val="en-US"/>
          </w:rPr>
          <w:t xml:space="preserve"> </w:t>
        </w:r>
        <w:proofErr w:type="spellStart"/>
        <w:r w:rsidRPr="00854E0A">
          <w:rPr>
            <w:lang w:val="en-US"/>
          </w:rPr>
          <w:t>Buterin</w:t>
        </w:r>
        <w:proofErr w:type="spellEnd"/>
        <w:r w:rsidRPr="00854E0A">
          <w:rPr>
            <w:lang w:val="en-US"/>
          </w:rPr>
          <w:t xml:space="preserve">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ins>
      <w:ins w:id="297" w:author="Petnathean Julled" w:date="2021-03-04T15:09:00Z">
        <w:r w:rsidR="00E37858">
          <w:rPr>
            <w:lang w:val="en-US"/>
          </w:rPr>
          <w:t>-</w:t>
        </w:r>
      </w:ins>
      <w:ins w:id="298" w:author="Petnathean Julled" w:date="2021-03-04T15:08:00Z">
        <w:r w:rsidRPr="00854E0A">
          <w:rPr>
            <w:lang w:val="en-US"/>
          </w:rPr>
          <w:t>contract”</w:t>
        </w:r>
        <w:r>
          <w:rPr>
            <w:lang w:val="en-US"/>
          </w:rPr>
          <w:t xml:space="preserve"> </w:t>
        </w:r>
      </w:ins>
      <w:del w:id="299" w:author="Petnathean Julled" w:date="2021-03-04T15:08:00Z">
        <w:r w:rsidR="00C54F4D" w:rsidRPr="008C621E" w:rsidDel="00854E0A">
          <w:rPr>
            <w:lang w:val="en-US"/>
          </w:rPr>
          <w:delText xml:space="preserve">Ethereum are </w:delText>
        </w:r>
      </w:del>
      <w:ins w:id="300" w:author="Pat Mongkolwat" w:date="2020-11-15T14:36:00Z">
        <w:del w:id="301" w:author="Petnathean Julled" w:date="2021-03-04T15:08:00Z">
          <w:r w:rsidR="00B051B1" w:rsidDel="00854E0A">
            <w:rPr>
              <w:lang w:val="en-US"/>
            </w:rPr>
            <w:delText>is</w:delText>
          </w:r>
          <w:r w:rsidR="00B051B1" w:rsidRPr="008C621E" w:rsidDel="00854E0A">
            <w:rPr>
              <w:lang w:val="en-US"/>
            </w:rPr>
            <w:delText xml:space="preserve"> </w:delText>
          </w:r>
        </w:del>
      </w:ins>
      <w:del w:id="302" w:author="Petnathean Julled" w:date="2021-03-04T15:08:00Z">
        <w:r w:rsidR="00C54F4D" w:rsidRPr="008C621E" w:rsidDel="00854E0A">
          <w:rPr>
            <w:lang w:val="en-US"/>
          </w:rPr>
          <w:delText>one of well-known open source Blockchain platform. The platform initially invented by</w:delText>
        </w:r>
        <w:r w:rsidR="00C54F4D" w:rsidDel="00854E0A">
          <w:rPr>
            <w:lang w:val="en-US"/>
          </w:rPr>
          <w:delText xml:space="preserve"> a</w:delText>
        </w:r>
        <w:r w:rsidR="00C54F4D" w:rsidRPr="008C621E" w:rsidDel="00854E0A">
          <w:rPr>
            <w:lang w:val="en-US"/>
          </w:rPr>
          <w:delText xml:space="preserve"> developer named Vitalik Buterin and further develop</w:delText>
        </w:r>
        <w:r w:rsidR="0016754C" w:rsidDel="00854E0A">
          <w:rPr>
            <w:lang w:val="en-US"/>
          </w:rPr>
          <w:delText>ed</w:delText>
        </w:r>
        <w:r w:rsidR="00C54F4D" w:rsidRPr="008C621E" w:rsidDel="00854E0A">
          <w:rPr>
            <w:lang w:val="en-US"/>
          </w:rPr>
          <w:delText xml:space="preserve"> by Ethereum community. Main approach of Ethereum Blockchain is about us</w:delText>
        </w:r>
        <w:r w:rsidR="00C54F4D" w:rsidDel="00854E0A">
          <w:rPr>
            <w:lang w:val="en-US"/>
          </w:rPr>
          <w:delText>ing</w:delText>
        </w:r>
        <w:r w:rsidR="00C54F4D" w:rsidRPr="008C621E" w:rsidDel="00854E0A">
          <w:rPr>
            <w:lang w:val="en-US"/>
          </w:rPr>
          <w:delText xml:space="preserve"> Blockchain technology for </w:delText>
        </w:r>
        <w:commentRangeStart w:id="303"/>
        <w:commentRangeStart w:id="304"/>
        <w:r w:rsidR="00C54F4D" w:rsidRPr="00854E0A" w:rsidDel="00854E0A">
          <w:rPr>
            <w:lang w:val="en-US"/>
          </w:rPr>
          <w:delText>applications</w:delText>
        </w:r>
        <w:r w:rsidR="00C54F4D" w:rsidRPr="008C621E" w:rsidDel="00854E0A">
          <w:rPr>
            <w:lang w:val="en-US"/>
          </w:rPr>
          <w:delText xml:space="preserve"> </w:delText>
        </w:r>
        <w:commentRangeEnd w:id="303"/>
        <w:r w:rsidR="00C73CFF" w:rsidDel="00854E0A">
          <w:rPr>
            <w:rStyle w:val="CommentReference"/>
            <w:spacing w:val="0"/>
            <w:lang w:val="en-US" w:eastAsia="en-US"/>
          </w:rPr>
          <w:commentReference w:id="303"/>
        </w:r>
        <w:commentRangeEnd w:id="304"/>
        <w:r w:rsidDel="00854E0A">
          <w:rPr>
            <w:rStyle w:val="CommentReference"/>
            <w:spacing w:val="0"/>
            <w:lang w:val="en-US" w:eastAsia="en-US"/>
          </w:rPr>
          <w:commentReference w:id="304"/>
        </w:r>
        <w:r w:rsidR="00C54F4D" w:rsidRPr="008C621E" w:rsidDel="00854E0A">
          <w:rPr>
            <w:lang w:val="en-US"/>
          </w:rPr>
          <w:delText xml:space="preserve">other than cryptocurrency. The platform proposed concept about </w:delText>
        </w:r>
        <w:r w:rsidR="007F2EDF" w:rsidDel="00854E0A">
          <w:rPr>
            <w:lang w:val="en-US"/>
          </w:rPr>
          <w:delText>“</w:delText>
        </w:r>
        <w:r w:rsidR="00C54F4D" w:rsidRPr="008C621E" w:rsidDel="00854E0A">
          <w:rPr>
            <w:lang w:val="en-US"/>
          </w:rPr>
          <w:delText>smart contract</w:delText>
        </w:r>
        <w:r w:rsidR="007F2EDF" w:rsidDel="00854E0A">
          <w:rPr>
            <w:lang w:val="en-US"/>
          </w:rPr>
          <w:delText xml:space="preserve">” </w:delText>
        </w:r>
      </w:del>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ins w:id="305" w:author="Pat Mongkolwat" w:date="2020-11-15T14:37:00Z">
        <w:r w:rsidR="00C73CFF">
          <w:rPr>
            <w:noProof/>
            <w:lang w:val="en-US"/>
          </w:rPr>
          <w:t>,</w:t>
        </w:r>
      </w:ins>
      <w:del w:id="306" w:author="Pat Mongkolwat" w:date="2020-11-15T14:37:00Z">
        <w:r w:rsidR="007F2EDF" w:rsidRPr="007F2EDF" w:rsidDel="00C73CFF">
          <w:rPr>
            <w:noProof/>
            <w:lang w:val="en-US"/>
          </w:rPr>
          <w:delText>], [</w:delText>
        </w:r>
      </w:del>
      <w:r w:rsidR="007F2EDF" w:rsidRPr="007F2EDF">
        <w:rPr>
          <w:noProof/>
          <w:lang w:val="en-US"/>
        </w:rPr>
        <w:t>22]</w:t>
      </w:r>
      <w:r w:rsidR="007F2EDF">
        <w:rPr>
          <w:lang w:val="en-US"/>
        </w:rPr>
        <w:fldChar w:fldCharType="end"/>
      </w:r>
      <w:r w:rsidR="0060401F">
        <w:rPr>
          <w:lang w:val="en-US"/>
        </w:rPr>
        <w:t xml:space="preserve">. </w:t>
      </w:r>
      <w:ins w:id="307" w:author="Petnathean Julled" w:date="2021-03-04T15:08:00Z">
        <w:r w:rsidRPr="00854E0A">
          <w:t>Smart-contract allows developers to integrate their small-size computation algorithms or snippet of logic into Blockchain. This gives Blockchain characteristics</w:t>
        </w:r>
      </w:ins>
      <w:del w:id="308" w:author="Petnathean Julled" w:date="2021-03-04T15:08:00Z">
        <w:r w:rsidR="00A9715C" w:rsidDel="00854E0A">
          <w:rPr>
            <w:lang w:val="en-US"/>
          </w:rPr>
          <w:delText>Smartcontract allow</w:delText>
        </w:r>
      </w:del>
      <w:ins w:id="309" w:author="Pat Mongkolwat" w:date="2020-11-15T14:37:00Z">
        <w:del w:id="310" w:author="Petnathean Julled" w:date="2021-03-04T15:08:00Z">
          <w:r w:rsidR="00CC0C26" w:rsidDel="00854E0A">
            <w:rPr>
              <w:lang w:val="en-US"/>
            </w:rPr>
            <w:delText>s</w:delText>
          </w:r>
        </w:del>
      </w:ins>
      <w:del w:id="311" w:author="Petnathean Julled" w:date="2021-03-04T15:08:00Z">
        <w:r w:rsidR="00A9715C" w:rsidDel="00854E0A">
          <w:rPr>
            <w:lang w:val="en-US"/>
          </w:rPr>
          <w:delText xml:space="preserve"> developer</w:delText>
        </w:r>
      </w:del>
      <w:ins w:id="312" w:author="Pat Mongkolwat" w:date="2020-11-15T14:37:00Z">
        <w:del w:id="313" w:author="Petnathean Julled" w:date="2021-03-04T15:08:00Z">
          <w:r w:rsidR="00CC0C26" w:rsidDel="00854E0A">
            <w:rPr>
              <w:lang w:val="en-US"/>
            </w:rPr>
            <w:delText>s</w:delText>
          </w:r>
        </w:del>
      </w:ins>
      <w:del w:id="314" w:author="Petnathean Julled" w:date="2021-03-04T15:08:00Z">
        <w:r w:rsidR="00A9715C" w:rsidDel="00854E0A">
          <w:rPr>
            <w:lang w:val="en-US"/>
          </w:rPr>
          <w:delText xml:space="preserve"> to integrate their small size of computation algorithm</w:delText>
        </w:r>
      </w:del>
      <w:ins w:id="315" w:author="Pat Mongkolwat" w:date="2020-11-15T14:38:00Z">
        <w:del w:id="316" w:author="Petnathean Julled" w:date="2021-03-04T15:08:00Z">
          <w:r w:rsidR="00CC0C26" w:rsidDel="00854E0A">
            <w:rPr>
              <w:lang w:val="en-US"/>
            </w:rPr>
            <w:delText>s</w:delText>
          </w:r>
        </w:del>
      </w:ins>
      <w:del w:id="317" w:author="Petnathean Julled" w:date="2021-03-04T15:08:00Z">
        <w:r w:rsidR="00A9715C" w:rsidDel="00854E0A">
          <w:rPr>
            <w:lang w:val="en-US"/>
          </w:rPr>
          <w:delText xml:space="preserve"> or snippet of logic into Blockchain.</w:delText>
        </w:r>
        <w:r w:rsidR="006D073A" w:rsidDel="00854E0A">
          <w:rPr>
            <w:lang w:val="en-US"/>
          </w:rPr>
          <w:delText xml:space="preserve"> This give</w:delText>
        </w:r>
      </w:del>
      <w:ins w:id="318" w:author="Pat Mongkolwat" w:date="2020-11-15T14:37:00Z">
        <w:del w:id="319" w:author="Petnathean Julled" w:date="2021-03-04T15:08:00Z">
          <w:r w:rsidR="00C73CFF" w:rsidDel="00854E0A">
            <w:rPr>
              <w:lang w:val="en-US"/>
            </w:rPr>
            <w:delText>s</w:delText>
          </w:r>
        </w:del>
      </w:ins>
      <w:del w:id="320" w:author="Petnathean Julled" w:date="2021-03-04T15:08:00Z">
        <w:r w:rsidR="006D073A" w:rsidDel="00854E0A">
          <w:rPr>
            <w:lang w:val="en-US"/>
          </w:rPr>
          <w:delText xml:space="preserve"> Blockchain characteristics</w:delText>
        </w:r>
      </w:del>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ins w:id="321" w:author="Petnathean Julled" w:date="2021-03-04T15:09:00Z">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proofErr w:type="spellStart"/>
        <w:r w:rsidRPr="00854E0A">
          <w:t>Javascript</w:t>
        </w:r>
        <w:proofErr w:type="spellEnd"/>
        <w:r w:rsidRPr="00854E0A">
          <w:t>-like language called ‘Solidity’</w:t>
        </w:r>
      </w:ins>
      <w:del w:id="322" w:author="Petnathean Julled" w:date="2021-03-04T15:09:00Z">
        <w:r w:rsidR="009E7625" w:rsidDel="00854E0A">
          <w:rPr>
            <w:lang w:val="en-US"/>
          </w:rPr>
          <w:delText>to those code.</w:delText>
        </w:r>
        <w:r w:rsidR="007D07A8" w:rsidDel="00854E0A">
          <w:rPr>
            <w:lang w:val="en-US"/>
          </w:rPr>
          <w:delText xml:space="preserve"> Enable wide variety of applications to work with Blockchain. The concept of smartcontract later </w:delText>
        </w:r>
      </w:del>
      <w:ins w:id="323" w:author="Pat Mongkolwat" w:date="2020-11-15T14:38:00Z">
        <w:del w:id="324" w:author="Petnathean Julled" w:date="2021-03-04T15:09:00Z">
          <w:r w:rsidR="00CC0C26" w:rsidDel="00854E0A">
            <w:rPr>
              <w:lang w:val="en-US"/>
            </w:rPr>
            <w:delText xml:space="preserve">was </w:delText>
          </w:r>
        </w:del>
      </w:ins>
      <w:del w:id="325" w:author="Petnathean Julled" w:date="2021-03-04T15:09:00Z">
        <w:r w:rsidR="007D07A8" w:rsidDel="00854E0A">
          <w:rPr>
            <w:lang w:val="en-US"/>
          </w:rPr>
          <w:delText xml:space="preserve">adopted by other Blockchain platform, created infinite possibilities of Blockchain application </w:delText>
        </w:r>
        <w:r w:rsidR="00E65113" w:rsidDel="00854E0A">
          <w:rPr>
            <w:lang w:val="en-US"/>
          </w:rPr>
          <w:delText>suitable with variety of computational environment and usage</w:delText>
        </w:r>
        <w:r w:rsidR="007D07A8" w:rsidDel="00854E0A">
          <w:rPr>
            <w:lang w:val="en-US"/>
          </w:rPr>
          <w:delText xml:space="preserve">. </w:delText>
        </w:r>
        <w:r w:rsidR="00BE1F98" w:rsidDel="00854E0A">
          <w:rPr>
            <w:lang w:val="en-US"/>
          </w:rPr>
          <w:delText>While each Blockchain platforms have their own technical method</w:delText>
        </w:r>
      </w:del>
      <w:ins w:id="326" w:author="Pat Mongkolwat" w:date="2020-11-15T14:38:00Z">
        <w:del w:id="327" w:author="Petnathean Julled" w:date="2021-03-04T15:09:00Z">
          <w:r w:rsidR="00F43B3E" w:rsidDel="00854E0A">
            <w:rPr>
              <w:lang w:val="en-US"/>
            </w:rPr>
            <w:delText>s</w:delText>
          </w:r>
        </w:del>
      </w:ins>
      <w:del w:id="328" w:author="Petnathean Julled" w:date="2021-03-04T15:09:00Z">
        <w:r w:rsidR="00BE1F98" w:rsidDel="00854E0A">
          <w:rPr>
            <w:lang w:val="en-US"/>
          </w:rPr>
          <w:delText xml:space="preserve"> for implementation, Ethereum’s smartcontract rel</w:delText>
        </w:r>
      </w:del>
      <w:ins w:id="329" w:author="Pat Mongkolwat" w:date="2020-11-15T14:38:00Z">
        <w:del w:id="330" w:author="Petnathean Julled" w:date="2021-03-04T15:09:00Z">
          <w:r w:rsidR="00F43B3E" w:rsidDel="00854E0A">
            <w:rPr>
              <w:lang w:val="en-US"/>
            </w:rPr>
            <w:delText>ies</w:delText>
          </w:r>
        </w:del>
      </w:ins>
      <w:del w:id="331" w:author="Petnathean Julled" w:date="2021-03-04T15:09:00Z">
        <w:r w:rsidR="00BE1F98" w:rsidDel="00854E0A">
          <w:rPr>
            <w:lang w:val="en-US"/>
          </w:rPr>
          <w:delText>y on Javascript-like language called ‘Solidity’</w:delText>
        </w:r>
      </w:del>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ins w:id="332" w:author="Pat Mongkolwat" w:date="2020-11-15T14:38:00Z">
        <w:r w:rsidR="00F43B3E">
          <w:rPr>
            <w:lang w:val="en-US"/>
          </w:rPr>
          <w:t>s</w:t>
        </w:r>
      </w:ins>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del w:id="333" w:author="Pat Mongkolwat" w:date="2020-11-15T14:38:00Z">
        <w:r w:rsidR="0016700F" w:rsidDel="00F43B3E">
          <w:rPr>
            <w:lang w:val="en-US"/>
          </w:rPr>
          <w:delText xml:space="preserve">shared </w:delText>
        </w:r>
      </w:del>
      <w:ins w:id="334" w:author="Pat Mongkolwat" w:date="2020-11-15T14:38:00Z">
        <w:r w:rsidR="00F43B3E">
          <w:rPr>
            <w:lang w:val="en-US"/>
          </w:rPr>
          <w:t xml:space="preserve">shares </w:t>
        </w:r>
      </w:ins>
      <w:r w:rsidR="0016700F">
        <w:rPr>
          <w:lang w:val="en-US"/>
        </w:rPr>
        <w:t>amongst Ethereum network which allow</w:t>
      </w:r>
      <w:ins w:id="335" w:author="Pat Mongkolwat" w:date="2020-11-15T14:38:00Z">
        <w:r w:rsidR="00F43B3E">
          <w:rPr>
            <w:lang w:val="en-US"/>
          </w:rPr>
          <w:t>s</w:t>
        </w:r>
      </w:ins>
      <w:r w:rsidR="0016700F">
        <w:rPr>
          <w:lang w:val="en-US"/>
        </w:rPr>
        <w:t xml:space="preserve"> machines with different environment</w:t>
      </w:r>
      <w:ins w:id="336" w:author="Pat Mongkolwat" w:date="2020-11-15T14:39:00Z">
        <w:r w:rsidR="00F43B3E">
          <w:rPr>
            <w:lang w:val="en-US"/>
          </w:rPr>
          <w:t>s</w:t>
        </w:r>
      </w:ins>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ins w:id="337" w:author="Pat Mongkolwat" w:date="2020-11-15T14:39:00Z">
        <w:r w:rsidR="00F43B3E">
          <w:rPr>
            <w:lang w:val="en-US"/>
          </w:rPr>
          <w:t>s</w:t>
        </w:r>
      </w:ins>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w:t>
      </w:r>
      <w:proofErr w:type="gramStart"/>
      <w:r w:rsidR="00A87212">
        <w:rPr>
          <w:lang w:val="en-US"/>
        </w:rPr>
        <w:t>i.e.</w:t>
      </w:r>
      <w:proofErr w:type="gramEnd"/>
      <w:r w:rsidR="00A87212">
        <w:rPr>
          <w:lang w:val="en-US"/>
        </w:rPr>
        <w:t xml:space="preserve"> Proof of Stake and PBFT which adopt voting-like mechanism to allow reduction of computational resources consumption. </w:t>
      </w:r>
      <w:r w:rsidR="00607702">
        <w:rPr>
          <w:lang w:val="en-US"/>
        </w:rPr>
        <w:t xml:space="preserve">As time passed, </w:t>
      </w:r>
      <w:del w:id="338" w:author="Pat Mongkolwat" w:date="2020-11-15T14:39:00Z">
        <w:r w:rsidR="00607702" w:rsidDel="00C30630">
          <w:rPr>
            <w:lang w:val="en-US"/>
          </w:rPr>
          <w:delText xml:space="preserve">with </w:delText>
        </w:r>
      </w:del>
      <w:r w:rsidR="00607702">
        <w:rPr>
          <w:lang w:val="en-US"/>
        </w:rPr>
        <w:t>Ethereum community keep</w:t>
      </w:r>
      <w:ins w:id="339" w:author="Pat Mongkolwat" w:date="2020-11-15T14:39:00Z">
        <w:r w:rsidR="00C30630">
          <w:rPr>
            <w:lang w:val="en-US"/>
          </w:rPr>
          <w:t>s on</w:t>
        </w:r>
      </w:ins>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13882E83"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w:t>
      </w:r>
      <w:r w:rsidR="00BC76E5">
        <w:rPr>
          <w:noProof/>
        </w:rPr>
        <w:lastRenderedPageBreak/>
        <mc:AlternateContent>
          <mc:Choice Requires="wpg">
            <w:drawing>
              <wp:anchor distT="0" distB="0" distL="114300" distR="114300" simplePos="0" relativeHeight="251658240" behindDoc="0" locked="0" layoutInCell="1" allowOverlap="1" wp14:anchorId="68AB7AC8" wp14:editId="3C547F21">
                <wp:simplePos x="0" y="0"/>
                <wp:positionH relativeFrom="column">
                  <wp:posOffset>617828</wp:posOffset>
                </wp:positionH>
                <wp:positionV relativeFrom="paragraph">
                  <wp:posOffset>-2816</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340"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40"/>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48.65pt;margin-top:-.2pt;width:399.85pt;height:186.1pt;z-index:251658240;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341"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41"/>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CC39E0" w:rsidRPr="002D6233">
        <w:rPr>
          <w:color w:val="000000" w:themeColor="text1"/>
          <w:lang w:val="en-US"/>
        </w:rPr>
        <w:t>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342" w:author="Petnathean Julled" w:date="2021-03-04T15:11:00Z">
        <w:r w:rsidR="00CC39E0" w:rsidRPr="002D6233" w:rsidDel="00E37858">
          <w:rPr>
            <w:color w:val="000000" w:themeColor="text1"/>
            <w:lang w:val="en-US"/>
          </w:rPr>
          <w:delText>Smartcontract</w:delText>
        </w:r>
      </w:del>
      <w:ins w:id="343" w:author="Petnathean Julled" w:date="2021-03-04T15:11:00Z">
        <w:r w:rsidR="00E37858">
          <w:rPr>
            <w:color w:val="000000" w:themeColor="text1"/>
            <w:lang w:val="en-US"/>
          </w:rPr>
          <w:t>Smart-contract</w:t>
        </w:r>
      </w:ins>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6A2E7695"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w:t>
      </w:r>
      <w:ins w:id="344" w:author="Pat Mongkolwat" w:date="2020-11-15T14:40:00Z">
        <w:r w:rsidR="003C5208">
          <w:rPr>
            <w:lang w:val="en-US"/>
          </w:rPr>
          <w:t>s</w:t>
        </w:r>
      </w:ins>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w:t>
      </w:r>
      <w:proofErr w:type="spellStart"/>
      <w:proofErr w:type="gramStart"/>
      <w:r w:rsidR="000410E8" w:rsidRPr="000410E8">
        <w:rPr>
          <w:lang w:val="en-US"/>
        </w:rPr>
        <w:t>Mr.Bob</w:t>
      </w:r>
      <w:proofErr w:type="spellEnd"/>
      <w:proofErr w:type="gramEnd"/>
      <w:r w:rsidR="000410E8" w:rsidRPr="000410E8">
        <w:rPr>
          <w:lang w:val="en-US"/>
        </w:rPr>
        <w:t xml:space="preserve">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del w:id="345" w:author="Petnathean Julled" w:date="2021-03-04T15:11:00Z">
        <w:r w:rsidR="005F2CCD" w:rsidDel="00E37858">
          <w:rPr>
            <w:lang w:val="en-US"/>
          </w:rPr>
          <w:delText>smartcontract</w:delText>
        </w:r>
      </w:del>
      <w:ins w:id="346" w:author="Petnathean Julled" w:date="2021-03-04T15:11:00Z">
        <w:r w:rsidR="00E37858">
          <w:rPr>
            <w:lang w:val="en-US"/>
          </w:rPr>
          <w:t>smart-contract</w:t>
        </w:r>
      </w:ins>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w:t>
      </w:r>
      <w:proofErr w:type="spellStart"/>
      <w:proofErr w:type="gramStart"/>
      <w:r w:rsidR="000410E8" w:rsidRPr="000410E8">
        <w:rPr>
          <w:lang w:val="en-US"/>
        </w:rPr>
        <w:t>Mr.Bob</w:t>
      </w:r>
      <w:proofErr w:type="spellEnd"/>
      <w:proofErr w:type="gramEnd"/>
      <w:r w:rsidR="000410E8" w:rsidRPr="000410E8">
        <w:rPr>
          <w:lang w:val="en-US"/>
        </w:rPr>
        <w:t xml:space="preserve">. User at Hospital </w:t>
      </w:r>
      <w:r w:rsidR="0050684C">
        <w:rPr>
          <w:lang w:val="en-US"/>
        </w:rPr>
        <w:t>(</w:t>
      </w:r>
      <w:r w:rsidR="000410E8" w:rsidRPr="000410E8">
        <w:rPr>
          <w:lang w:val="en-US"/>
        </w:rPr>
        <w:t>A</w:t>
      </w:r>
      <w:r w:rsidR="0050684C">
        <w:rPr>
          <w:lang w:val="en-US"/>
        </w:rPr>
        <w:t>)</w:t>
      </w:r>
      <w:r w:rsidR="000410E8"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03DABFEB"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ins w:id="347" w:author="Pat Mongkolwat" w:date="2020-11-15T14:43:00Z">
        <w:r w:rsidR="00646052">
          <w:rPr>
            <w:rFonts w:cstheme="minorBidi"/>
            <w:szCs w:val="25"/>
            <w:lang w:val="en-US" w:bidi="th-TH"/>
          </w:rPr>
          <w:t>s</w:t>
        </w:r>
      </w:ins>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del w:id="348" w:author="Pat Mongkolwat" w:date="2020-11-15T14:43:00Z">
        <w:r w:rsidR="00323839" w:rsidDel="00437363">
          <w:rPr>
            <w:rFonts w:cstheme="minorBidi"/>
            <w:szCs w:val="25"/>
            <w:lang w:val="en-US" w:bidi="th-TH"/>
          </w:rPr>
          <w:delText>So, in this work w</w:delText>
        </w:r>
      </w:del>
      <w:ins w:id="349" w:author="Pat Mongkolwat" w:date="2020-11-15T14:43:00Z">
        <w:r w:rsidR="00437363">
          <w:rPr>
            <w:rFonts w:cstheme="minorBidi"/>
            <w:szCs w:val="25"/>
            <w:lang w:val="en-US" w:bidi="th-TH"/>
          </w:rPr>
          <w:t>W</w:t>
        </w:r>
      </w:ins>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w:t>
      </w:r>
      <w:ins w:id="350" w:author="Pat Mongkolwat" w:date="2020-11-15T14:44:00Z">
        <w:r w:rsidR="00B5615C">
          <w:rPr>
            <w:rFonts w:cstheme="minorBidi"/>
            <w:szCs w:val="25"/>
            <w:lang w:val="en-US" w:bidi="th-TH"/>
          </w:rPr>
          <w:t>s</w:t>
        </w:r>
      </w:ins>
      <w:r w:rsidR="00323839">
        <w:rPr>
          <w:rFonts w:cstheme="minorBidi"/>
          <w:szCs w:val="25"/>
          <w:lang w:val="en-US" w:bidi="th-TH"/>
        </w:rPr>
        <w:t xml:space="preserve"> its purpose as central hub for health document exchange between different enterprises. This make</w:t>
      </w:r>
      <w:ins w:id="351" w:author="Pat Mongkolwat" w:date="2020-11-15T14:44:00Z">
        <w:r w:rsidR="00B5615C">
          <w:rPr>
            <w:rFonts w:cstheme="minorBidi"/>
            <w:szCs w:val="25"/>
            <w:lang w:val="en-US" w:bidi="th-TH"/>
          </w:rPr>
          <w:t>s</w:t>
        </w:r>
      </w:ins>
      <w:r w:rsidR="00323839">
        <w:rPr>
          <w:rFonts w:cstheme="minorBidi"/>
          <w:szCs w:val="25"/>
          <w:lang w:val="en-US" w:bidi="th-TH"/>
        </w:rPr>
        <w:t xml:space="preserve"> the profile best compatible with Blockchain technology as it will secure availability of health information exchange</w:t>
      </w:r>
      <w:ins w:id="352" w:author="Petnathean Julled" w:date="2021-03-08T04:32:00Z">
        <w:r w:rsidR="00B9125E">
          <w:rPr>
            <w:rFonts w:cstheme="minorBidi"/>
            <w:szCs w:val="25"/>
            <w:lang w:val="en-US" w:bidi="th-TH"/>
          </w:rPr>
          <w:t>.</w:t>
        </w:r>
      </w:ins>
      <w:r w:rsidR="00323839">
        <w:rPr>
          <w:rFonts w:cstheme="minorBidi"/>
          <w:szCs w:val="25"/>
          <w:lang w:val="en-US" w:bidi="th-TH"/>
        </w:rPr>
        <w:t xml:space="preserve"> </w:t>
      </w:r>
      <w:ins w:id="353" w:author="Petnathean Julled" w:date="2021-03-08T04:38:00Z">
        <w:r w:rsidR="00B9125E" w:rsidRPr="00B9125E">
          <w:rPr>
            <w:rFonts w:cstheme="minorBidi"/>
            <w:szCs w:val="25"/>
            <w:lang w:bidi="th-TH"/>
          </w:rPr>
          <w:t>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ins>
      <w:del w:id="354" w:author="Petnathean Julled" w:date="2021-03-08T04:38:00Z">
        <w:r w:rsidR="00323839" w:rsidRPr="00B9125E" w:rsidDel="00B9125E">
          <w:rPr>
            <w:rFonts w:cstheme="minorBidi"/>
            <w:szCs w:val="25"/>
            <w:lang w:val="en-US" w:bidi="th-TH"/>
          </w:rPr>
          <w:delText xml:space="preserve">while increase the survival chance of medical operation continuity when one organization compromised by ransomware as they may have replica </w:delText>
        </w:r>
        <w:commentRangeStart w:id="355"/>
        <w:r w:rsidR="00323839" w:rsidRPr="00B9125E" w:rsidDel="00B9125E">
          <w:rPr>
            <w:rFonts w:cstheme="minorBidi"/>
            <w:szCs w:val="25"/>
            <w:lang w:val="en-US" w:bidi="th-TH"/>
          </w:rPr>
          <w:delText>of data available on other in the network</w:delText>
        </w:r>
      </w:del>
      <w:commentRangeEnd w:id="355"/>
      <w:r w:rsidR="00BE1FFB" w:rsidRPr="00026536">
        <w:rPr>
          <w:rStyle w:val="CommentReference"/>
          <w:spacing w:val="0"/>
          <w:lang w:val="en-US" w:eastAsia="en-US"/>
        </w:rPr>
        <w:commentReference w:id="355"/>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356"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356"/>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4AC90A0F" w:rsidR="009D6270" w:rsidRDefault="001A0257" w:rsidP="009D6270">
      <w:pPr>
        <w:ind w:firstLine="284"/>
        <w:jc w:val="both"/>
      </w:pPr>
      <w:r w:rsidRPr="001A0257">
        <w:t>In our scenario, we declare that participant</w:t>
      </w:r>
      <w:ins w:id="357" w:author="Pat Mongkolwat" w:date="2020-11-15T14:47:00Z">
        <w:r w:rsidR="008D3627">
          <w:t>s</w:t>
        </w:r>
      </w:ins>
      <w:r w:rsidR="00272E32">
        <w:t xml:space="preserve"> of the network</w:t>
      </w:r>
      <w:r w:rsidRPr="001A0257">
        <w:t xml:space="preserve"> </w:t>
      </w:r>
      <w:del w:id="358" w:author="Pat Mongkolwat" w:date="2020-11-15T14:47:00Z">
        <w:r w:rsidRPr="001A0257" w:rsidDel="003D1AD5">
          <w:delText xml:space="preserve">is </w:delText>
        </w:r>
      </w:del>
      <w:ins w:id="359" w:author="Pat Mongkolwat" w:date="2020-11-15T14:47:00Z">
        <w:r w:rsidR="003D1AD5">
          <w:t>are</w:t>
        </w:r>
        <w:r w:rsidR="003D1AD5" w:rsidRPr="001A0257">
          <w:t xml:space="preserve"> </w:t>
        </w:r>
      </w:ins>
      <w:r w:rsidRPr="001A0257">
        <w:t>members of XDS Affinity Domain which assume</w:t>
      </w:r>
      <w:ins w:id="360" w:author="Pat Mongkolwat" w:date="2020-11-15T14:47:00Z">
        <w:r w:rsidR="003D1AD5">
          <w:t>s</w:t>
        </w:r>
      </w:ins>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del w:id="361" w:author="Pat Mongkolwat" w:date="2020-11-15T14:47:00Z">
        <w:r w:rsidR="004D1066" w:rsidDel="003D1AD5">
          <w:rPr>
            <w:rFonts w:cstheme="minorBidi"/>
            <w:szCs w:val="25"/>
            <w:lang w:bidi="th-TH"/>
          </w:rPr>
          <w:delText>,</w:delText>
        </w:r>
      </w:del>
      <w:r w:rsidR="004D1066">
        <w:rPr>
          <w:rFonts w:cstheme="minorBidi"/>
          <w:szCs w:val="25"/>
          <w:lang w:bidi="th-TH"/>
        </w:rPr>
        <w:t xml:space="preserve"> operate</w:t>
      </w:r>
      <w:del w:id="362" w:author="Pat Mongkolwat" w:date="2020-11-15T14:47:00Z">
        <w:r w:rsidR="004D1066" w:rsidDel="003D1AD5">
          <w:rPr>
            <w:rFonts w:cstheme="minorBidi"/>
            <w:szCs w:val="25"/>
            <w:lang w:bidi="th-TH"/>
          </w:rPr>
          <w:delText>,</w:delText>
        </w:r>
      </w:del>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8556CF" w:rsidR="00AF171B" w:rsidRPr="00825FF1" w:rsidRDefault="002C7A7B" w:rsidP="00585EB5">
      <w:pPr>
        <w:pStyle w:val="BodyText"/>
        <w:rPr>
          <w:color w:val="FF0000"/>
          <w:rPrChange w:id="363" w:author="Petnathean Julled" w:date="2021-03-08T04:52:00Z">
            <w:rPr>
              <w:lang w:val="en-US"/>
            </w:rPr>
          </w:rPrChange>
        </w:rPr>
      </w:pPr>
      <w:r>
        <w:rPr>
          <w:lang w:val="en-US"/>
        </w:rPr>
        <w:t>The main components of Blockchain comprise of the backbone engine which allow</w:t>
      </w:r>
      <w:ins w:id="364" w:author="Pat Mongkolwat" w:date="2020-11-15T14:48:00Z">
        <w:r w:rsidR="0062380A">
          <w:rPr>
            <w:lang w:val="en-US"/>
          </w:rPr>
          <w:t>s</w:t>
        </w:r>
      </w:ins>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ins w:id="365" w:author="Pat Mongkolwat" w:date="2020-11-15T14:48:00Z">
        <w:r w:rsidR="00C457DF">
          <w:rPr>
            <w:rFonts w:cstheme="minorBidi"/>
            <w:szCs w:val="25"/>
            <w:lang w:val="en-US" w:bidi="th-TH"/>
          </w:rPr>
          <w:t>s</w:t>
        </w:r>
      </w:ins>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366"/>
      <w:commentRangeStart w:id="367"/>
      <w:r w:rsidR="00085632" w:rsidRPr="00026536">
        <w:rPr>
          <w:rFonts w:cstheme="minorBidi"/>
          <w:szCs w:val="25"/>
          <w:lang w:val="en-US" w:bidi="th-TH"/>
        </w:rPr>
        <w:t>That mean</w:t>
      </w:r>
      <w:ins w:id="368" w:author="Pat Mongkolwat" w:date="2020-11-15T14:49:00Z">
        <w:r w:rsidR="00A83697" w:rsidRPr="00071322">
          <w:rPr>
            <w:rFonts w:cstheme="minorBidi"/>
            <w:szCs w:val="25"/>
            <w:lang w:val="en-US" w:bidi="th-TH"/>
          </w:rPr>
          <w:t>s</w:t>
        </w:r>
      </w:ins>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
        <w:t>database.</w:t>
      </w:r>
      <w:commentRangeEnd w:id="366"/>
      <w:r w:rsidR="00A83697" w:rsidRPr="00026536">
        <w:rPr>
          <w:rStyle w:val="CommentReference"/>
          <w:spacing w:val="0"/>
          <w:lang w:val="en-US" w:eastAsia="en-US"/>
        </w:rPr>
        <w:commentReference w:id="366"/>
      </w:r>
      <w:commentRangeEnd w:id="367"/>
      <w:r w:rsidR="00247ECC">
        <w:rPr>
          <w:rStyle w:val="CommentReference"/>
          <w:spacing w:val="0"/>
          <w:lang w:val="en-US" w:eastAsia="en-US"/>
        </w:rPr>
        <w:commentReference w:id="367"/>
      </w:r>
      <w:r w:rsidRPr="00026536">
        <w:rPr>
          <w:lang w:val="en-US"/>
        </w:rPr>
        <w:t xml:space="preserve"> </w:t>
      </w:r>
      <w:ins w:id="369" w:author="Petnathean Julled" w:date="2021-03-08T04:52:00Z">
        <w:r w:rsidR="00825FF1" w:rsidRPr="00825FF1">
          <w:rPr>
            <w:rPrChange w:id="370" w:author="Petnathean Julled" w:date="2021-03-08T04:52:00Z">
              <w:rPr>
                <w:color w:val="FF0000"/>
              </w:rPr>
            </w:rPrChange>
          </w:rPr>
          <w:t xml:space="preserve">Additionally, with the extend usage of </w:t>
        </w:r>
        <w:proofErr w:type="spellStart"/>
        <w:r w:rsidR="00825FF1" w:rsidRPr="00825FF1">
          <w:rPr>
            <w:rPrChange w:id="371" w:author="Petnathean Julled" w:date="2021-03-08T04:52:00Z">
              <w:rPr>
                <w:color w:val="FF0000"/>
              </w:rPr>
            </w:rPrChange>
          </w:rPr>
          <w:t>XDS.b</w:t>
        </w:r>
        <w:proofErr w:type="spellEnd"/>
        <w:r w:rsidR="00825FF1" w:rsidRPr="00825FF1">
          <w:rPr>
            <w:rPrChange w:id="372" w:author="Petnathean Julled" w:date="2021-03-08T04:52:00Z">
              <w:rPr>
                <w:color w:val="FF0000"/>
              </w:rPr>
            </w:rPrChange>
          </w:rPr>
          <w:t xml:space="preserve">, the more </w:t>
        </w:r>
        <w:r w:rsidR="00825FF1" w:rsidRPr="00825FF1">
          <w:rPr>
            <w:rPrChange w:id="373" w:author="Petnathean Julled" w:date="2021-03-08T04:52:00Z">
              <w:rPr>
                <w:color w:val="FF0000"/>
              </w:rPr>
            </w:rPrChange>
          </w:rPr>
          <w:lastRenderedPageBreak/>
          <w:t>times document got shared with node members mean the more alternative data backup for the source of the document. Even the source got compromised, they still have the document available to those network members who shared the document before the incident happened.</w:t>
        </w:r>
      </w:ins>
    </w:p>
    <w:p w14:paraId="6C93B04A" w14:textId="57AFC1E3"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ins w:id="374" w:author="Pat Mongkolwat" w:date="2020-11-15T14:50:00Z">
        <w:r w:rsidR="007365DF">
          <w:rPr>
            <w:lang w:val="en-US"/>
          </w:rPr>
          <w:t>s</w:t>
        </w:r>
      </w:ins>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ins w:id="375" w:author="Pat Mongkolwat" w:date="2020-11-15T14:50:00Z">
        <w:r w:rsidR="007365DF">
          <w:rPr>
            <w:lang w:val="en-US"/>
          </w:rPr>
          <w:t>s</w:t>
        </w:r>
      </w:ins>
      <w:r w:rsidR="00616EBA">
        <w:rPr>
          <w:lang w:val="en-US"/>
        </w:rPr>
        <w:t xml:space="preserve"> that consume excessive </w:t>
      </w:r>
      <w:del w:id="376" w:author="Petnathean Julled" w:date="2021-02-28T16:26:00Z">
        <w:r w:rsidR="00616EBA" w:rsidDel="00813E81">
          <w:rPr>
            <w:lang w:val="en-US"/>
          </w:rPr>
          <w:delText>amount</w:delText>
        </w:r>
      </w:del>
      <w:ins w:id="377" w:author="Petnathean Julled" w:date="2021-02-28T16:26:00Z">
        <w:r w:rsidR="00813E81">
          <w:rPr>
            <w:lang w:val="en-US"/>
          </w:rPr>
          <w:t>amount</w:t>
        </w:r>
      </w:ins>
      <w:r w:rsidR="00616EBA">
        <w:rPr>
          <w:lang w:val="en-US"/>
        </w:rPr>
        <w:t xml:space="preserve"> of computational resource</w:t>
      </w:r>
      <w:del w:id="378" w:author="Petnathean Julled" w:date="2021-02-28T16:27:00Z">
        <w:r w:rsidR="00616EBA" w:rsidDel="00813E81">
          <w:rPr>
            <w:lang w:val="en-US"/>
          </w:rPr>
          <w:delText>s</w:delText>
        </w:r>
      </w:del>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del w:id="379" w:author="Petnathean Julled" w:date="2021-02-28T16:26:00Z">
        <w:r w:rsidR="00D20F0D" w:rsidDel="00813E81">
          <w:rPr>
            <w:lang w:val="en-US"/>
          </w:rPr>
          <w:delText>i.e.</w:delText>
        </w:r>
      </w:del>
      <w:ins w:id="380" w:author="Petnathean Julled" w:date="2021-02-28T16:26:00Z">
        <w:r w:rsidR="00813E81">
          <w:rPr>
            <w:lang w:val="en-US"/>
          </w:rPr>
          <w:t>i.e.,</w:t>
        </w:r>
      </w:ins>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ins w:id="381" w:author="Pat Mongkolwat" w:date="2020-11-15T14:51:00Z">
        <w:r w:rsidR="00435BC9">
          <w:rPr>
            <w:rFonts w:cstheme="minorBidi"/>
            <w:szCs w:val="25"/>
            <w:lang w:val="en-US" w:bidi="th-TH"/>
          </w:rPr>
          <w:t>s</w:t>
        </w:r>
      </w:ins>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ins w:id="382" w:author="Pat Mongkolwat" w:date="2020-11-15T14:53:00Z">
        <w:r w:rsidR="00A222FA">
          <w:rPr>
            <w:rFonts w:cstheme="minorBidi"/>
            <w:szCs w:val="25"/>
            <w:lang w:val="en-US" w:bidi="th-TH"/>
          </w:rPr>
          <w:t>s</w:t>
        </w:r>
      </w:ins>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ins w:id="383" w:author="Pat Mongkolwat" w:date="2020-11-15T14:54:00Z">
        <w:r w:rsidR="00BA69C6">
          <w:t>s</w:t>
        </w:r>
      </w:ins>
      <w:r w:rsidR="00032362">
        <w:t xml:space="preserve"> into the network. </w:t>
      </w:r>
      <w:r w:rsidR="008631F8" w:rsidRPr="001A0257">
        <w:t>Blockchain participant node</w:t>
      </w:r>
      <w:ins w:id="384" w:author="Pat Mongkolwat" w:date="2020-11-15T14:54:00Z">
        <w:r w:rsidR="00BA69C6">
          <w:t>s</w:t>
        </w:r>
      </w:ins>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ins w:id="385" w:author="Pat Mongkolwat" w:date="2020-11-15T14:54:00Z">
        <w:r w:rsidR="00BA69C6">
          <w:t>s</w:t>
        </w:r>
      </w:ins>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as not affected.</w:t>
      </w:r>
      <w:r w:rsidR="00341276">
        <w:t xml:space="preserve"> Then this allow</w:t>
      </w:r>
      <w:ins w:id="386" w:author="Pat Mongkolwat" w:date="2020-11-15T14:54:00Z">
        <w:r w:rsidR="00430938">
          <w:t>s</w:t>
        </w:r>
      </w:ins>
      <w:r w:rsidR="00341276">
        <w:t xml:space="preserve"> the network to have health document sharing available even some amount of its member</w:t>
      </w:r>
      <w:ins w:id="387" w:author="Pat Mongkolwat" w:date="2020-11-15T14:55:00Z">
        <w:r w:rsidR="00430938">
          <w:t>s</w:t>
        </w:r>
      </w:ins>
      <w:r w:rsidR="00341276">
        <w:t xml:space="preserve"> became victim </w:t>
      </w:r>
      <w:r w:rsidR="00D837EE">
        <w:t>to</w:t>
      </w:r>
      <w:r w:rsidR="00341276">
        <w:t xml:space="preserve"> cyber incident</w:t>
      </w:r>
      <w:ins w:id="388" w:author="Pat Mongkolwat" w:date="2020-11-15T14:55:00Z">
        <w:r w:rsidR="00430938">
          <w:t>s</w:t>
        </w:r>
      </w:ins>
      <w:r w:rsidR="00341276">
        <w:t>.</w:t>
      </w:r>
    </w:p>
    <w:p w14:paraId="47CFF863" w14:textId="1DB8CC1B" w:rsidR="005B0B4C" w:rsidRDefault="005B0B4C" w:rsidP="005B0B4C">
      <w:pPr>
        <w:pStyle w:val="Heading2"/>
      </w:pPr>
      <w:r>
        <w:t>Integrati</w:t>
      </w:r>
      <w:r w:rsidR="00BB2B04">
        <w:t>ng Blockchain with XDS.b</w:t>
      </w:r>
    </w:p>
    <w:p w14:paraId="51046932" w14:textId="302DC864" w:rsidR="009B4F07" w:rsidRDefault="00721681" w:rsidP="009B4F07">
      <w:pPr>
        <w:ind w:firstLine="284"/>
        <w:jc w:val="both"/>
      </w:pPr>
      <w:r>
        <w:t>In IHE ITI Technical Framework, they specified that XDS Document Registry actor who act as hub that registered all essential information about all health document</w:t>
      </w:r>
      <w:ins w:id="389" w:author="Pat Mongkolwat" w:date="2020-11-15T14:55:00Z">
        <w:r w:rsidR="002B17C1">
          <w:t>s</w:t>
        </w:r>
      </w:ins>
      <w:r>
        <w:t xml:space="preserve"> generated and kept by XDS Affinity Domain</w:t>
      </w:r>
      <w:r w:rsidR="00CA6C6C">
        <w:t>, should be a database that allow</w:t>
      </w:r>
      <w:ins w:id="390" w:author="Pat Mongkolwat" w:date="2020-11-15T14:55:00Z">
        <w:r w:rsidR="002B17C1">
          <w:t>s</w:t>
        </w:r>
      </w:ins>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ins w:id="391" w:author="Pat Mongkolwat" w:date="2020-11-15T14:56:00Z">
        <w:r w:rsidR="00F03D13">
          <w:t>s</w:t>
        </w:r>
      </w:ins>
      <w:r w:rsidR="007D339D">
        <w:t xml:space="preserve"> each Blockchain node will keep, operate, and maintain copy of Blockchain ledger that contain</w:t>
      </w:r>
      <w:ins w:id="392" w:author="Pat Mongkolwat" w:date="2020-11-15T14:56:00Z">
        <w:r w:rsidR="00555F31">
          <w:t>s</w:t>
        </w:r>
      </w:ins>
      <w:r w:rsidR="007D339D">
        <w:t xml:space="preserve"> entire health document registry entry. Following guideline provided by IHE ITI Technical Framework, all </w:t>
      </w:r>
      <w:del w:id="393" w:author="Petnathean Julled" w:date="2021-02-28T16:26:00Z">
        <w:r w:rsidR="007D339D" w:rsidDel="00813E81">
          <w:delText>node</w:delText>
        </w:r>
      </w:del>
      <w:ins w:id="394" w:author="Petnathean Julled" w:date="2021-02-28T16:26:00Z">
        <w:r w:rsidR="00813E81">
          <w:t>nodes</w:t>
        </w:r>
      </w:ins>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del w:id="395" w:author="Petnathean Julled" w:date="2021-03-04T15:11:00Z">
        <w:r w:rsidR="00E440F8" w:rsidDel="00E37858">
          <w:delText>Smartcontract</w:delText>
        </w:r>
      </w:del>
      <w:ins w:id="396" w:author="Petnathean Julled" w:date="2021-03-04T15:11:00Z">
        <w:r w:rsidR="00E37858">
          <w:t>Smart-contract</w:t>
        </w:r>
      </w:ins>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del w:id="397" w:author="Pat Mongkolwat" w:date="2020-11-15T14:57:00Z">
        <w:r w:rsidR="00555242" w:rsidDel="00C166B9">
          <w:delText>For summarize</w:delText>
        </w:r>
      </w:del>
      <w:ins w:id="398" w:author="Pat Mongkolwat" w:date="2020-11-15T14:57:00Z">
        <w:r w:rsidR="00C166B9">
          <w:t>In summary</w:t>
        </w:r>
      </w:ins>
      <w:r w:rsidR="00555242">
        <w:t xml:space="preserv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ins w:id="399" w:author="Pat Mongkolwat" w:date="2020-11-15T14:58:00Z">
        <w:r w:rsidR="00810047">
          <w:t>s</w:t>
        </w:r>
      </w:ins>
      <w:r w:rsidR="00CC6F8F">
        <w:t xml:space="preserve"> different healthcare enterprise</w:t>
      </w:r>
      <w:ins w:id="400" w:author="Pat Mongkolwat" w:date="2020-11-15T14:58:00Z">
        <w:r w:rsidR="00810047">
          <w:t>s</w:t>
        </w:r>
      </w:ins>
      <w:r w:rsidR="00CC6F8F">
        <w:t xml:space="preserve"> to share their document</w:t>
      </w:r>
      <w:ins w:id="401" w:author="Pat Mongkolwat" w:date="2020-11-15T14:58:00Z">
        <w:r w:rsidR="00810047">
          <w:t>s</w:t>
        </w:r>
      </w:ins>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6B101183" w:rsidR="00BE1773" w:rsidRDefault="008D7730" w:rsidP="00BE1773">
      <w:pPr>
        <w:pStyle w:val="Heading2"/>
      </w:pPr>
      <w:r>
        <w:t xml:space="preserve">XDS Blockchain and </w:t>
      </w:r>
      <w:del w:id="402" w:author="Petnathean Julled" w:date="2021-03-04T15:11:00Z">
        <w:r w:rsidR="009D6270" w:rsidDel="00E37858">
          <w:delText>Smartcontract</w:delText>
        </w:r>
      </w:del>
      <w:ins w:id="403" w:author="Petnathean Julled" w:date="2021-03-04T15:11:00Z">
        <w:r w:rsidR="00E37858">
          <w:t>Smart-contract</w:t>
        </w:r>
      </w:ins>
      <w:r w:rsidR="009D6270">
        <w:t xml:space="preserve"> Design</w:t>
      </w:r>
    </w:p>
    <w:p w14:paraId="1837584C" w14:textId="281238DC"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del w:id="404" w:author="Petnathean Julled" w:date="2021-03-04T15:11:00Z">
        <w:r w:rsidR="000746A6" w:rsidDel="00E37858">
          <w:delText>S</w:delText>
        </w:r>
        <w:r w:rsidR="00616EBA" w:rsidDel="00E37858">
          <w:delText>martcontract</w:delText>
        </w:r>
      </w:del>
      <w:ins w:id="405" w:author="Petnathean Julled" w:date="2021-03-04T15:11:00Z">
        <w:r w:rsidR="00E37858">
          <w:t>Smart-contract</w:t>
        </w:r>
      </w:ins>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del w:id="406" w:author="Petnathean Julled" w:date="2021-03-04T15:11:00Z">
        <w:r w:rsidR="002B5E54" w:rsidDel="00E37858">
          <w:lastRenderedPageBreak/>
          <w:delText>S</w:delText>
        </w:r>
        <w:r w:rsidR="00616EBA" w:rsidDel="00E37858">
          <w:delText>martcontract</w:delText>
        </w:r>
      </w:del>
      <w:ins w:id="407" w:author="Petnathean Julled" w:date="2021-03-04T15:11:00Z">
        <w:r w:rsidR="00E37858">
          <w:t>Smart-contract</w:t>
        </w:r>
      </w:ins>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5C8CA1B0" w:rsidR="00AB3F8F" w:rsidRDefault="00AB3F8F" w:rsidP="00BE1773">
      <w:pPr>
        <w:ind w:firstLine="284"/>
        <w:jc w:val="both"/>
      </w:pPr>
      <w:r>
        <w:t>In original XDS Framework, the sole purpose of the framework is to allow health document sharing between different enterprise</w:t>
      </w:r>
      <w:ins w:id="408" w:author="Pat Mongkolwat" w:date="2020-11-15T15:00:00Z">
        <w:r w:rsidR="00F152D7">
          <w:t>s</w:t>
        </w:r>
      </w:ins>
      <w:r>
        <w:t xml:space="preserve">. In this work we also propose utilization of Blockchain technology to further help in mitigation </w:t>
      </w:r>
      <w:commentRangeStart w:id="409"/>
      <w:commentRangeStart w:id="410"/>
      <w:r w:rsidRPr="00026536">
        <w:t>against data-corruption incident like ransomware or wipe-ware</w:t>
      </w:r>
      <w:commentRangeEnd w:id="409"/>
      <w:r w:rsidR="00C21E49" w:rsidRPr="00026536">
        <w:rPr>
          <w:rStyle w:val="CommentReference"/>
        </w:rPr>
        <w:commentReference w:id="409"/>
      </w:r>
      <w:commentRangeEnd w:id="410"/>
      <w:r w:rsidR="00737F7C">
        <w:rPr>
          <w:rStyle w:val="CommentReference"/>
        </w:rPr>
        <w:commentReference w:id="410"/>
      </w:r>
      <w:r w:rsidRPr="00026536">
        <w:t xml:space="preserve">. </w:t>
      </w:r>
      <w:ins w:id="411" w:author="Petnathean Julled" w:date="2021-03-08T05:05:00Z">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ins>
      <w:ins w:id="412" w:author="Petnathean Julled" w:date="2021-03-08T05:06:00Z">
        <w:r w:rsidR="00944A39" w:rsidRPr="00944A39">
          <w:t>an alternative investment</w:t>
        </w:r>
      </w:ins>
      <w:ins w:id="413" w:author="Petnathean Julled" w:date="2021-03-08T05:05:00Z">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t>
        </w:r>
        <w:r w:rsidR="00944A39">
          <w:t xml:space="preserve"> </w:t>
        </w:r>
      </w:ins>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ins w:id="414" w:author="Petnathean Julled" w:date="2021-03-08T05:10:00Z">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ins>
      <w:del w:id="415" w:author="Petnathean Julled" w:date="2021-03-08T05:10:00Z">
        <w:r w:rsidR="00DE1B52" w:rsidDel="00737F7C">
          <w:delText>After certain node have retrieved copy of health document from another node using information provided in XDS Registry. XDS Repository of the node simply need to update additional access pathway for the copy into the registry of the original document within XDS Registry</w:delText>
        </w:r>
      </w:del>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ins w:id="416" w:author="Petnathean Julled" w:date="2021-03-08T05:10:00Z">
        <w:r w:rsidR="0080336E" w:rsidRPr="0080336E">
          <w:t>as to provide an alternative pathway to access the document.</w:t>
        </w:r>
      </w:ins>
      <w:del w:id="417" w:author="Petnathean Julled" w:date="2021-03-08T05:10:00Z">
        <w:r w:rsidR="00292520" w:rsidDel="0080336E">
          <w:delText>as to provide alternative pathway to access the document</w:delText>
        </w:r>
        <w:r w:rsidR="00DE1B52" w:rsidDel="0080336E">
          <w:delText>.</w:delText>
        </w:r>
      </w:del>
      <w:r w:rsidR="00292520">
        <w:t xml:space="preserve"> </w:t>
      </w:r>
      <w:ins w:id="418" w:author="Petnathean Julled" w:date="2021-03-08T05:12:00Z">
        <w:r w:rsidR="008B50BF" w:rsidRPr="008B50BF">
          <w:t>By doing so, even the original repository affected by data-corruption incident and lost data of the original document, there still have alternative pathways</w:t>
        </w:r>
      </w:ins>
      <w:commentRangeStart w:id="419"/>
      <w:commentRangeStart w:id="420"/>
      <w:del w:id="421" w:author="Petnathean Julled" w:date="2021-03-08T05:12:00Z">
        <w:r w:rsidR="00614C05" w:rsidRPr="005376CA" w:rsidDel="008B50BF">
          <w:rPr>
            <w:color w:val="FF0000"/>
            <w:rPrChange w:id="422" w:author="Petnathean Julled" w:date="2021-03-01T03:15:00Z">
              <w:rPr/>
            </w:rPrChange>
          </w:rPr>
          <w:delText>By doing so, even the original repository affected by data-corruption incident and lost data of the original document, there still have alternative pathway</w:delText>
        </w:r>
      </w:del>
      <w:r w:rsidR="00614C05" w:rsidRPr="005376CA">
        <w:rPr>
          <w:color w:val="FF0000"/>
          <w:rPrChange w:id="423" w:author="Petnathean Julled" w:date="2021-03-01T03:15:00Z">
            <w:rPr/>
          </w:rPrChange>
        </w:rPr>
        <w:t xml:space="preserve"> </w:t>
      </w:r>
      <w:r w:rsidR="00614C05" w:rsidRPr="00026536">
        <w:t>to access copy of the document available.</w:t>
      </w:r>
      <w:commentRangeEnd w:id="419"/>
      <w:r w:rsidR="00D370EE" w:rsidRPr="00026536">
        <w:rPr>
          <w:rStyle w:val="CommentReference"/>
        </w:rPr>
        <w:commentReference w:id="419"/>
      </w:r>
      <w:commentRangeEnd w:id="420"/>
      <w:r w:rsidR="008B50BF" w:rsidRPr="00026536">
        <w:rPr>
          <w:rStyle w:val="CommentReference"/>
        </w:rPr>
        <w:commentReference w:id="420"/>
      </w:r>
      <w:r w:rsidR="00C404F1" w:rsidRPr="00026536">
        <w:t xml:space="preserve"> </w:t>
      </w:r>
      <w:r w:rsidR="005F2B5C">
        <w:t>Consider healthcare</w:t>
      </w:r>
      <w:r w:rsidR="004D6DB3">
        <w:t xml:space="preserve"> operation which require</w:t>
      </w:r>
      <w:ins w:id="424" w:author="Pat Mongkolwat" w:date="2020-11-15T15:02:00Z">
        <w:r w:rsidR="00AF4627">
          <w:t>s</w:t>
        </w:r>
      </w:ins>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w:t>
      </w:r>
      <w:r w:rsidR="00D14D84">
        <w:t>share their health document with one another</w:t>
      </w:r>
      <w:r w:rsidR="004C67F6">
        <w:t>, empowering healthcare industry</w:t>
      </w:r>
      <w:r w:rsidR="001C6775">
        <w:t xml:space="preserve"> and its cyber-security performance</w:t>
      </w:r>
      <w:r w:rsidR="004C67F6">
        <w:t>.</w:t>
      </w:r>
    </w:p>
    <w:p w14:paraId="16FD3920" w14:textId="2FEAD304"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425"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425"/>
      <w:r w:rsidRPr="001D3241">
        <w:rPr>
          <w:color w:val="auto"/>
        </w:rPr>
        <w:t xml:space="preserve"> Augmentation from original framework</w:t>
      </w:r>
    </w:p>
    <w:p w14:paraId="0298F4BB" w14:textId="3F0D8BBB" w:rsidR="009303D9" w:rsidRDefault="0016198E" w:rsidP="006B6B66">
      <w:pPr>
        <w:pStyle w:val="Heading1"/>
      </w:pPr>
      <w:commentRangeStart w:id="426"/>
      <w:commentRangeStart w:id="427"/>
      <w:commentRangeStart w:id="428"/>
      <w:r>
        <w:t>IMPLEMENTATION</w:t>
      </w:r>
      <w:commentRangeEnd w:id="426"/>
      <w:r w:rsidR="00614C49">
        <w:rPr>
          <w:rStyle w:val="CommentReference"/>
          <w:smallCaps w:val="0"/>
          <w:noProof w:val="0"/>
        </w:rPr>
        <w:commentReference w:id="426"/>
      </w:r>
      <w:commentRangeEnd w:id="427"/>
      <w:r w:rsidR="005376CA">
        <w:rPr>
          <w:rStyle w:val="CommentReference"/>
          <w:smallCaps w:val="0"/>
          <w:noProof w:val="0"/>
        </w:rPr>
        <w:commentReference w:id="427"/>
      </w:r>
      <w:commentRangeEnd w:id="428"/>
      <w:r w:rsidR="00B04D58">
        <w:rPr>
          <w:rStyle w:val="CommentReference"/>
          <w:smallCaps w:val="0"/>
          <w:noProof w:val="0"/>
        </w:rPr>
        <w:commentReference w:id="428"/>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5EAE0C34" w:rsidR="00971371" w:rsidRPr="005061B7" w:rsidRDefault="00D404C5" w:rsidP="00136090">
      <w:pPr>
        <w:pStyle w:val="BodyText"/>
        <w:rPr>
          <w:ins w:id="429" w:author="Petnathean Julled" w:date="2021-02-24T21:13:00Z"/>
          <w:bCs/>
          <w:rPrChange w:id="430" w:author="Petnathean Julled" w:date="2021-03-01T02:35:00Z">
            <w:rPr>
              <w:ins w:id="431" w:author="Petnathean Julled" w:date="2021-02-24T21:13:00Z"/>
              <w:bCs/>
              <w:color w:val="FF0000"/>
              <w:lang w:val="en-US"/>
            </w:rPr>
          </w:rPrChange>
        </w:rPr>
      </w:pPr>
      <w:r>
        <w:rPr>
          <w:noProof/>
        </w:rPr>
        <mc:AlternateContent>
          <mc:Choice Requires="wpg">
            <w:drawing>
              <wp:anchor distT="0" distB="0" distL="114300" distR="114300" simplePos="0" relativeHeight="251665408" behindDoc="0" locked="0" layoutInCell="1" allowOverlap="1" wp14:anchorId="5A0F0521" wp14:editId="7654C3FA">
                <wp:simplePos x="0" y="0"/>
                <wp:positionH relativeFrom="column">
                  <wp:posOffset>-2177774</wp:posOffset>
                </wp:positionH>
                <wp:positionV relativeFrom="paragraph">
                  <wp:posOffset>3944289</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432"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432"/>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171.5pt;margin-top:310.55pt;width:332.25pt;height:175.5pt;z-index:251665408;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433"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433"/>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del w:id="434" w:author="Petnathean Julled" w:date="2021-02-24T21:11:00Z">
        <w:r w:rsidR="00D57DC6" w:rsidRPr="000E219F" w:rsidDel="00971371">
          <w:rPr>
            <w:bCs/>
            <w:lang w:val="en-US"/>
          </w:rPr>
          <w:delText xml:space="preserve">In </w:delText>
        </w:r>
      </w:del>
      <w:ins w:id="435" w:author="Petnathean Julled" w:date="2021-03-01T02:35:00Z">
        <w:r w:rsidR="005061B7" w:rsidRPr="005061B7">
          <w:rPr>
            <w:bCs/>
          </w:rPr>
          <w:t> For an adaptation of IHE XDS in this work, we assumed that XDS Domain focuses only on exchanging stable health documents and XDS affinity domain members are using a shared patient identifier. This means if following</w:t>
        </w:r>
      </w:ins>
      <w:ins w:id="436" w:author="Petnathean Julled" w:date="2021-02-24T21:18:00Z">
        <w:r w:rsidR="00BB425B" w:rsidRPr="000E219F">
          <w:rPr>
            <w:bCs/>
            <w:lang w:val="en-US"/>
            <w:rPrChange w:id="437" w:author="Petnathean Julled" w:date="2021-02-28T16:09:00Z">
              <w:rPr>
                <w:bCs/>
                <w:color w:val="FF0000"/>
                <w:lang w:val="en-US"/>
              </w:rPr>
            </w:rPrChange>
          </w:rPr>
          <w:t xml:space="preserve"> </w:t>
        </w:r>
        <w:r w:rsidR="00BB425B" w:rsidRPr="000E219F">
          <w:rPr>
            <w:bCs/>
            <w:lang w:val="en-US"/>
            <w:rPrChange w:id="438" w:author="Petnathean Julled" w:date="2021-02-28T16:09:00Z">
              <w:rPr>
                <w:bCs/>
                <w:color w:val="FF0000"/>
                <w:lang w:val="en-US"/>
              </w:rPr>
            </w:rPrChange>
          </w:rPr>
          <w:fldChar w:fldCharType="begin"/>
        </w:r>
        <w:r w:rsidR="00BB425B" w:rsidRPr="000E219F">
          <w:rPr>
            <w:bCs/>
            <w:lang w:val="en-US"/>
            <w:rPrChange w:id="439" w:author="Petnathean Julled" w:date="2021-02-28T16:09:00Z">
              <w:rPr>
                <w:bCs/>
                <w:color w:val="FF0000"/>
                <w:lang w:val="en-US"/>
              </w:rPr>
            </w:rPrChange>
          </w:rPr>
          <w:instrText xml:space="preserve"> REF _Ref50953823 \h </w:instrText>
        </w:r>
      </w:ins>
      <w:r w:rsidR="00BB425B" w:rsidRPr="000E219F">
        <w:rPr>
          <w:bCs/>
          <w:lang w:val="en-US"/>
          <w:rPrChange w:id="440" w:author="Petnathean Julled" w:date="2021-02-28T16:09:00Z">
            <w:rPr>
              <w:bCs/>
              <w:lang w:val="en-US"/>
            </w:rPr>
          </w:rPrChange>
        </w:rPr>
      </w:r>
      <w:r w:rsidR="00BB425B" w:rsidRPr="000E219F">
        <w:rPr>
          <w:bCs/>
          <w:lang w:val="en-US"/>
          <w:rPrChange w:id="441" w:author="Petnathean Julled" w:date="2021-02-28T16:09:00Z">
            <w:rPr>
              <w:bCs/>
              <w:color w:val="FF0000"/>
              <w:lang w:val="en-US"/>
            </w:rPr>
          </w:rPrChange>
        </w:rPr>
        <w:fldChar w:fldCharType="separate"/>
      </w:r>
      <w:ins w:id="442" w:author="Petnathean Julled" w:date="2021-02-24T21:18:00Z">
        <w:r w:rsidR="00BB425B" w:rsidRPr="000E219F">
          <w:t xml:space="preserve">Figure </w:t>
        </w:r>
        <w:r w:rsidR="00BB425B" w:rsidRPr="000E219F">
          <w:rPr>
            <w:noProof/>
          </w:rPr>
          <w:t>1</w:t>
        </w:r>
        <w:r w:rsidR="00BB425B" w:rsidRPr="000E219F">
          <w:rPr>
            <w:bCs/>
            <w:lang w:val="en-US"/>
            <w:rPrChange w:id="443" w:author="Petnathean Julled" w:date="2021-02-28T16:09:00Z">
              <w:rPr>
                <w:bCs/>
                <w:color w:val="FF0000"/>
                <w:lang w:val="en-US"/>
              </w:rPr>
            </w:rPrChange>
          </w:rPr>
          <w:fldChar w:fldCharType="end"/>
        </w:r>
        <w:r w:rsidR="00BB425B" w:rsidRPr="000E219F">
          <w:rPr>
            <w:bCs/>
            <w:lang w:val="en-US"/>
            <w:rPrChange w:id="444" w:author="Petnathean Julled" w:date="2021-02-28T16:09:00Z">
              <w:rPr>
                <w:bCs/>
                <w:color w:val="FF0000"/>
                <w:lang w:val="en-US"/>
              </w:rPr>
            </w:rPrChange>
          </w:rPr>
          <w:t xml:space="preserve">, </w:t>
        </w:r>
      </w:ins>
      <w:ins w:id="445" w:author="Petnathean Julled" w:date="2021-03-01T02:35:00Z">
        <w:r w:rsidR="005061B7" w:rsidRPr="005061B7">
          <w:rPr>
            <w:bCs/>
          </w:rPr>
          <w:t xml:space="preserve">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w:t>
        </w:r>
        <w:r w:rsidR="005061B7" w:rsidRPr="005061B7">
          <w:rPr>
            <w:bCs/>
          </w:rPr>
          <w:lastRenderedPageBreak/>
          <w:t>in IHE ITI Framework at least possible. This should allow a simpler adoption process for those organizations with IHE XDS already implemented.</w:t>
        </w:r>
      </w:ins>
      <w:ins w:id="446" w:author="Petnathean Julled" w:date="2021-02-24T21:47:00Z">
        <w:r w:rsidR="006E5D50" w:rsidRPr="000E219F">
          <w:rPr>
            <w:bCs/>
            <w:lang w:val="en-US"/>
            <w:rPrChange w:id="447" w:author="Petnathean Julled" w:date="2021-02-28T16:09:00Z">
              <w:rPr>
                <w:bCs/>
                <w:color w:val="FF0000"/>
                <w:lang w:val="en-US"/>
              </w:rPr>
            </w:rPrChange>
          </w:rPr>
          <w:t xml:space="preserve"> </w:t>
        </w:r>
      </w:ins>
      <w:del w:id="448" w:author="Petnathean Julled" w:date="2021-02-24T21:14:00Z">
        <w:r w:rsidR="00D57DC6" w:rsidRPr="000E219F" w:rsidDel="003D2C8E">
          <w:rPr>
            <w:bCs/>
            <w:lang w:val="en-US"/>
          </w:rPr>
          <w:delText xml:space="preserve">IHE ITI Technical Framework specified that … </w:delText>
        </w:r>
      </w:del>
    </w:p>
    <w:p w14:paraId="435DD632" w14:textId="5EEACE6E" w:rsidR="00971371" w:rsidRPr="00FE40BA" w:rsidRDefault="00971371">
      <w:pPr>
        <w:pStyle w:val="Heading2"/>
        <w:rPr>
          <w:ins w:id="449" w:author="Petnathean Julled" w:date="2021-02-24T21:13:00Z"/>
        </w:rPr>
        <w:pPrChange w:id="450" w:author="Petnathean Julled" w:date="2021-02-24T21:13:00Z">
          <w:pPr>
            <w:pStyle w:val="BodyText"/>
          </w:pPr>
        </w:pPrChange>
      </w:pPr>
      <w:ins w:id="451" w:author="Petnathean Julled" w:date="2021-02-24T21:14:00Z">
        <w:r w:rsidRPr="000E219F">
          <w:rPr>
            <w:rPrChange w:id="452" w:author="Petnathean Julled" w:date="2021-02-28T16:09:00Z">
              <w:rPr>
                <w:i/>
                <w:iCs/>
                <w:color w:val="FF0000"/>
              </w:rPr>
            </w:rPrChange>
          </w:rPr>
          <w:t>Acquiring IHE ITI transaction samples</w:t>
        </w:r>
      </w:ins>
    </w:p>
    <w:p w14:paraId="07390AEF" w14:textId="2C0F1D50" w:rsidR="006F6D3D" w:rsidRPr="000E219F" w:rsidRDefault="00947108" w:rsidP="00136090">
      <w:pPr>
        <w:pStyle w:val="BodyText"/>
        <w:rPr>
          <w:bCs/>
        </w:rPr>
      </w:pPr>
      <w:ins w:id="453" w:author="Petnathean Julled" w:date="2021-03-01T02:36:00Z">
        <w:r w:rsidRPr="00947108">
          <w:rPr>
            <w:bCs/>
          </w:rPr>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t>
        </w:r>
      </w:ins>
      <w:ins w:id="454" w:author="Petnathean Julled" w:date="2021-02-24T21:51:00Z">
        <w:r w:rsidR="00ED25F1" w:rsidRPr="000E219F">
          <w:rPr>
            <w:bCs/>
            <w:lang w:val="en-US"/>
            <w:rPrChange w:id="455" w:author="Petnathean Julled" w:date="2021-02-28T16:09:00Z">
              <w:rPr>
                <w:bCs/>
                <w:color w:val="FF0000"/>
                <w:lang w:val="en-US"/>
              </w:rPr>
            </w:rPrChange>
          </w:rPr>
          <w:t xml:space="preserve"> </w:t>
        </w:r>
      </w:ins>
      <w:del w:id="456" w:author="Petnathean Julled" w:date="2021-02-24T21:51:00Z">
        <w:r w:rsidR="00D57DC6" w:rsidRPr="000E219F" w:rsidDel="00ED25F1">
          <w:rPr>
            <w:bCs/>
            <w:lang w:val="en-US"/>
          </w:rPr>
          <w:delText xml:space="preserve">There is </w:delText>
        </w:r>
        <w:r w:rsidR="00136090" w:rsidRPr="000E219F" w:rsidDel="00ED25F1">
          <w:rPr>
            <w:bCs/>
            <w:lang w:val="en-US"/>
          </w:rPr>
          <w:delText>XDS Toolkit was provided by United States National Institute of Standards and Technology (NIST) [40]. The toolkit was developed to allow developer</w:delText>
        </w:r>
        <w:r w:rsidR="000D228A" w:rsidRPr="000E219F" w:rsidDel="00ED25F1">
          <w:rPr>
            <w:bCs/>
            <w:lang w:val="en-US"/>
          </w:rPr>
          <w:delText>s</w:delText>
        </w:r>
        <w:r w:rsidR="00136090" w:rsidRPr="000E219F" w:rsidDel="00ED25F1">
          <w:rPr>
            <w:bCs/>
            <w:lang w:val="en-US"/>
          </w:rPr>
          <w:delText xml:space="preserve"> to test their software if it </w:delText>
        </w:r>
        <w:r w:rsidR="00353330" w:rsidRPr="000E219F" w:rsidDel="00ED25F1">
          <w:rPr>
            <w:bCs/>
            <w:lang w:val="en-US"/>
          </w:rPr>
          <w:delText>complies</w:delText>
        </w:r>
        <w:r w:rsidR="00136090" w:rsidRPr="000E219F" w:rsidDel="00ED25F1">
          <w:rPr>
            <w:bCs/>
            <w:lang w:val="en-US"/>
          </w:rPr>
          <w:delText xml:space="preserve"> with IHE XDS.b profile and can communicate with other system. </w:delText>
        </w:r>
        <w:r w:rsidR="00D57DC6" w:rsidRPr="000E219F" w:rsidDel="00ED25F1">
          <w:rPr>
            <w:bCs/>
            <w:lang w:val="en-US"/>
          </w:rPr>
          <w:delText>In this work we use the toolkit to generate sample transaction</w:delText>
        </w:r>
      </w:del>
      <w:ins w:id="457" w:author="Pat Mongkolwat" w:date="2020-11-15T15:03:00Z">
        <w:del w:id="458" w:author="Petnathean Julled" w:date="2021-02-24T21:51:00Z">
          <w:r w:rsidR="00614C49" w:rsidRPr="000E219F" w:rsidDel="00ED25F1">
            <w:rPr>
              <w:bCs/>
              <w:lang w:val="en-US"/>
            </w:rPr>
            <w:delText>s</w:delText>
          </w:r>
        </w:del>
      </w:ins>
      <w:del w:id="459" w:author="Petnathean Julled" w:date="2021-02-24T21:51:00Z">
        <w:r w:rsidR="00D57DC6" w:rsidRPr="000E219F" w:rsidDel="00ED25F1">
          <w:rPr>
            <w:bCs/>
            <w:lang w:val="en-US"/>
          </w:rPr>
          <w:delText xml:space="preserve"> to test with our transaction interpreter program</w:delText>
        </w:r>
        <w:r w:rsidR="00BC3FBF" w:rsidRPr="000E219F" w:rsidDel="00ED25F1">
          <w:rPr>
            <w:bCs/>
            <w:lang w:val="en-US"/>
          </w:rPr>
          <w:delText xml:space="preserve"> and verify that </w:delText>
        </w:r>
        <w:r w:rsidR="001E6DB4" w:rsidRPr="000E219F" w:rsidDel="00ED25F1">
          <w:rPr>
            <w:bCs/>
            <w:lang w:val="en-US"/>
          </w:rPr>
          <w:delText>XDS Blockchain node</w:delText>
        </w:r>
        <w:r w:rsidR="00BC3FBF" w:rsidRPr="000E219F" w:rsidDel="00ED25F1">
          <w:rPr>
            <w:bCs/>
            <w:lang w:val="en-US"/>
          </w:rPr>
          <w:delText xml:space="preserve"> can work with common XDS.b complied system</w:delText>
        </w:r>
        <w:r w:rsidR="00136090" w:rsidRPr="000E219F" w:rsidDel="00ED25F1">
          <w:rPr>
            <w:bCs/>
            <w:lang w:val="en-US"/>
          </w:rPr>
          <w:delText>.</w:delText>
        </w:r>
      </w:del>
    </w:p>
    <w:p w14:paraId="56FF3EAA" w14:textId="2A0119A8" w:rsidR="006A3198" w:rsidRPr="000E219F" w:rsidRDefault="006A3198" w:rsidP="00ED0149">
      <w:pPr>
        <w:pStyle w:val="Heading2"/>
        <w:rPr>
          <w:ins w:id="460" w:author="Petnathean Julled" w:date="2021-02-24T22:08:00Z"/>
          <w:rPrChange w:id="461" w:author="Petnathean Julled" w:date="2021-02-28T16:09:00Z">
            <w:rPr>
              <w:ins w:id="462" w:author="Petnathean Julled" w:date="2021-02-24T22:08:00Z"/>
              <w:color w:val="FF0000"/>
            </w:rPr>
          </w:rPrChange>
        </w:rPr>
      </w:pPr>
      <w:ins w:id="463" w:author="Petnathean Julled" w:date="2021-02-07T20:07:00Z">
        <w:r w:rsidRPr="000E219F">
          <w:rPr>
            <w:rPrChange w:id="464" w:author="Petnathean Julled" w:date="2021-02-28T16:09:00Z">
              <w:rPr>
                <w:color w:val="FF0000"/>
              </w:rPr>
            </w:rPrChange>
          </w:rPr>
          <w:t>XDS Document M</w:t>
        </w:r>
      </w:ins>
      <w:ins w:id="465" w:author="Petnathean Julled" w:date="2021-02-07T20:08:00Z">
        <w:r w:rsidRPr="000E219F">
          <w:rPr>
            <w:rPrChange w:id="466" w:author="Petnathean Julled" w:date="2021-02-28T16:09:00Z">
              <w:rPr>
                <w:color w:val="FF0000"/>
              </w:rPr>
            </w:rPrChange>
          </w:rPr>
          <w:t>ETA-data attributes analysis</w:t>
        </w:r>
      </w:ins>
    </w:p>
    <w:p w14:paraId="0741FB6E" w14:textId="6158FE4B" w:rsidR="00F07FE0" w:rsidRPr="000E219F" w:rsidRDefault="00624E35">
      <w:pPr>
        <w:ind w:firstLine="270"/>
        <w:jc w:val="both"/>
        <w:rPr>
          <w:ins w:id="467" w:author="Petnathean Julled" w:date="2021-02-07T20:07:00Z"/>
          <w:rPrChange w:id="468" w:author="Petnathean Julled" w:date="2021-02-28T16:09:00Z">
            <w:rPr>
              <w:ins w:id="469" w:author="Petnathean Julled" w:date="2021-02-07T20:07:00Z"/>
              <w:color w:val="FF0000"/>
            </w:rPr>
          </w:rPrChange>
        </w:rPr>
        <w:pPrChange w:id="470" w:author="Petnathean Julled" w:date="2021-02-24T22:09:00Z">
          <w:pPr>
            <w:pStyle w:val="Heading2"/>
          </w:pPr>
        </w:pPrChange>
      </w:pPr>
      <w:ins w:id="471" w:author="Petnathean Julled" w:date="2021-03-01T02:37:00Z">
        <w:r w:rsidRPr="00624E35">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 </w:t>
        </w:r>
      </w:ins>
    </w:p>
    <w:p w14:paraId="35099A5C" w14:textId="5AE5FEC2" w:rsidR="00CF0D25" w:rsidRPr="000E219F" w:rsidRDefault="00CF6161" w:rsidP="00ED0149">
      <w:pPr>
        <w:pStyle w:val="Heading2"/>
        <w:rPr>
          <w:ins w:id="472" w:author="Petnathean Julled" w:date="2021-02-07T20:03:00Z"/>
        </w:rPr>
      </w:pPr>
      <w:ins w:id="473" w:author="Petnathean Julled" w:date="2021-02-24T22:39:00Z">
        <w:r w:rsidRPr="000E219F">
          <w:rPr>
            <w:rPrChange w:id="474" w:author="Petnathean Julled" w:date="2021-02-28T16:09:00Z">
              <w:rPr>
                <w:color w:val="FF0000"/>
              </w:rPr>
            </w:rPrChange>
          </w:rPr>
          <w:t>XDS Document Registry Blockhain process flow</w:t>
        </w:r>
      </w:ins>
    </w:p>
    <w:p w14:paraId="4A86D264" w14:textId="6CF5D8FF" w:rsidR="002916E2" w:rsidRPr="00FE40BA" w:rsidRDefault="009D31B6">
      <w:pPr>
        <w:ind w:firstLine="284"/>
        <w:jc w:val="both"/>
        <w:rPr>
          <w:ins w:id="475" w:author="Petnathean Julled" w:date="2021-02-07T20:02:00Z"/>
        </w:rPr>
        <w:pPrChange w:id="476" w:author="Petnathean Julled" w:date="2021-02-07T20:03:00Z">
          <w:pPr>
            <w:pStyle w:val="Heading2"/>
          </w:pPr>
        </w:pPrChange>
      </w:pPr>
      <w:ins w:id="477" w:author="Petnathean Julled" w:date="2021-03-01T02:39:00Z">
        <w:r w:rsidRPr="009D31B6">
          <w:t>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ins>
    </w:p>
    <w:p w14:paraId="3265294C" w14:textId="5F97F4F9" w:rsidR="009303D9" w:rsidRPr="00A57DDC" w:rsidRDefault="0045794A" w:rsidP="00ED0149">
      <w:pPr>
        <w:pStyle w:val="Heading2"/>
        <w:rPr>
          <w:ins w:id="478" w:author="Petnathean Julled" w:date="2021-02-28T16:12:00Z"/>
          <w:rPrChange w:id="479" w:author="Petnathean Julled" w:date="2021-03-03T15:51:00Z">
            <w:rPr>
              <w:ins w:id="480" w:author="Petnathean Julled" w:date="2021-02-28T16:12:00Z"/>
              <w:color w:val="FF0000"/>
            </w:rPr>
          </w:rPrChange>
        </w:rPr>
      </w:pPr>
      <w:ins w:id="481" w:author="Petnathean Julled" w:date="2021-02-07T19:53:00Z">
        <w:r w:rsidRPr="00A57DDC">
          <w:t>Define Blockchain</w:t>
        </w:r>
      </w:ins>
      <w:ins w:id="482" w:author="Petnathean Julled" w:date="2021-02-28T16:28:00Z">
        <w:r w:rsidR="009D15D3" w:rsidRPr="00A57DDC">
          <w:rPr>
            <w:rPrChange w:id="483" w:author="Petnathean Julled" w:date="2021-03-03T15:51:00Z">
              <w:rPr>
                <w:color w:val="FF0000"/>
              </w:rPr>
            </w:rPrChange>
          </w:rPr>
          <w:t xml:space="preserve"> </w:t>
        </w:r>
      </w:ins>
      <w:ins w:id="484" w:author="Petnathean Julled" w:date="2021-02-07T19:53:00Z">
        <w:r w:rsidRPr="00A57DDC">
          <w:t>environment</w:t>
        </w:r>
      </w:ins>
      <w:ins w:id="485" w:author="Petnathean Julled" w:date="2021-03-03T18:28:00Z">
        <w:r w:rsidR="00EB07AC">
          <w:t xml:space="preserve"> requirement</w:t>
        </w:r>
      </w:ins>
      <w:del w:id="486" w:author="Petnathean Julled" w:date="2021-02-07T19:53:00Z">
        <w:r w:rsidR="00136090" w:rsidRPr="00A57DDC" w:rsidDel="0045794A">
          <w:delText>Blockchain</w:delText>
        </w:r>
        <w:r w:rsidR="00721BA3" w:rsidRPr="00A57DDC" w:rsidDel="0045794A">
          <w:delText xml:space="preserve"> Network</w:delText>
        </w:r>
        <w:r w:rsidR="00136090" w:rsidRPr="00A57DDC" w:rsidDel="0045794A">
          <w:delText xml:space="preserve"> Setup</w:delText>
        </w:r>
      </w:del>
    </w:p>
    <w:p w14:paraId="1018A3D8" w14:textId="3837A562" w:rsidR="00872998" w:rsidRPr="00872998" w:rsidRDefault="00872998">
      <w:pPr>
        <w:ind w:firstLine="270"/>
        <w:jc w:val="thaiDistribute"/>
        <w:rPr>
          <w:ins w:id="487" w:author="Petnathean Julled" w:date="2021-02-07T19:53:00Z"/>
          <w:rFonts w:cs="Angsana New"/>
          <w:szCs w:val="25"/>
          <w:lang w:bidi="th-TH"/>
          <w:rPrChange w:id="488" w:author="Petnathean Julled" w:date="2021-02-28T16:12:00Z">
            <w:rPr>
              <w:ins w:id="489" w:author="Petnathean Julled" w:date="2021-02-07T19:53:00Z"/>
            </w:rPr>
          </w:rPrChange>
        </w:rPr>
        <w:pPrChange w:id="490" w:author="Petnathean Julled" w:date="2021-02-28T16:14:00Z">
          <w:pPr>
            <w:pStyle w:val="Heading2"/>
          </w:pPr>
        </w:pPrChange>
      </w:pPr>
      <w:ins w:id="491" w:author="Petnathean Julled" w:date="2021-02-28T16:14:00Z">
        <w:r>
          <w:rPr>
            <w:rFonts w:cs="Angsana New"/>
            <w:szCs w:val="25"/>
            <w:lang w:bidi="th-TH"/>
          </w:rPr>
          <w:t>According to</w:t>
        </w:r>
      </w:ins>
      <w:ins w:id="492" w:author="Petnathean Julled" w:date="2021-02-28T16:13:00Z">
        <w:r>
          <w:rPr>
            <w:rFonts w:cs="Angsana New"/>
            <w:szCs w:val="25"/>
            <w:lang w:bidi="th-TH"/>
          </w:rPr>
          <w:t xml:space="preserve"> our use case scenario, each Blockchain node will be maint</w:t>
        </w:r>
      </w:ins>
      <w:ins w:id="493" w:author="Petnathean Julled" w:date="2021-02-28T16:17:00Z">
        <w:r w:rsidR="008E2A5C">
          <w:rPr>
            <w:rFonts w:cs="Angsana New"/>
            <w:szCs w:val="25"/>
            <w:lang w:bidi="th-TH"/>
          </w:rPr>
          <w:t>ain</w:t>
        </w:r>
      </w:ins>
      <w:ins w:id="494" w:author="Petnathean Julled" w:date="2021-02-28T16:13:00Z">
        <w:r>
          <w:rPr>
            <w:rFonts w:cs="Angsana New"/>
            <w:szCs w:val="25"/>
            <w:lang w:bidi="th-TH"/>
          </w:rPr>
          <w:t xml:space="preserve"> by</w:t>
        </w:r>
      </w:ins>
      <w:ins w:id="495" w:author="Petnathean Julled" w:date="2021-02-28T16:14:00Z">
        <w:r>
          <w:rPr>
            <w:rFonts w:cs="Angsana New"/>
            <w:szCs w:val="25"/>
            <w:lang w:bidi="th-TH"/>
          </w:rPr>
          <w:t xml:space="preserve"> hospital or healthcare institution.</w:t>
        </w:r>
        <w:r w:rsidR="00F42A47">
          <w:rPr>
            <w:rFonts w:cs="Angsana New"/>
            <w:szCs w:val="25"/>
            <w:lang w:bidi="th-TH"/>
          </w:rPr>
          <w:t xml:space="preserve"> </w:t>
        </w:r>
      </w:ins>
      <w:ins w:id="496" w:author="Petnathean Julled" w:date="2021-02-28T16:16:00Z">
        <w:r w:rsidR="00F42A47">
          <w:rPr>
            <w:rFonts w:cs="Angsana New"/>
            <w:szCs w:val="25"/>
            <w:lang w:bidi="th-TH"/>
          </w:rPr>
          <w:t xml:space="preserve">Each </w:t>
        </w:r>
      </w:ins>
      <w:ins w:id="497" w:author="Petnathean Julled" w:date="2021-02-28T16:18:00Z">
        <w:r w:rsidR="008E2A5C">
          <w:rPr>
            <w:rFonts w:cs="Angsana New"/>
            <w:szCs w:val="25"/>
            <w:lang w:bidi="th-TH"/>
          </w:rPr>
          <w:t>maintainer</w:t>
        </w:r>
      </w:ins>
      <w:ins w:id="498" w:author="Petnathean Julled" w:date="2021-02-28T16:16:00Z">
        <w:r w:rsidR="00F42A47">
          <w:rPr>
            <w:rFonts w:cs="Angsana New"/>
            <w:szCs w:val="25"/>
            <w:lang w:bidi="th-TH"/>
          </w:rPr>
          <w:t xml:space="preserve"> may have more than one Blockchain node active</w:t>
        </w:r>
      </w:ins>
      <w:ins w:id="499" w:author="Petnathean Julled" w:date="2021-02-28T16:18:00Z">
        <w:r w:rsidR="008E2A5C">
          <w:rPr>
            <w:rFonts w:cs="Angsana New"/>
            <w:szCs w:val="25"/>
            <w:lang w:bidi="th-TH"/>
          </w:rPr>
          <w:t xml:space="preserve"> depend on their usage of XDS Document Registry Actor</w:t>
        </w:r>
      </w:ins>
      <w:ins w:id="500" w:author="Petnathean Julled" w:date="2021-02-28T16:29:00Z">
        <w:r w:rsidR="00443909">
          <w:rPr>
            <w:rFonts w:cs="Angsana New"/>
            <w:szCs w:val="25"/>
            <w:lang w:bidi="th-TH"/>
          </w:rPr>
          <w:t xml:space="preserve"> on actual situation</w:t>
        </w:r>
      </w:ins>
      <w:ins w:id="501" w:author="Petnathean Julled" w:date="2021-02-28T16:18:00Z">
        <w:r w:rsidR="008E2A5C">
          <w:rPr>
            <w:rFonts w:cs="Angsana New"/>
            <w:szCs w:val="25"/>
            <w:lang w:bidi="th-TH"/>
          </w:rPr>
          <w:t xml:space="preserve">. </w:t>
        </w:r>
      </w:ins>
      <w:ins w:id="502" w:author="Petnathean Julled" w:date="2021-02-28T16:29:00Z">
        <w:r w:rsidR="00FB5E89">
          <w:rPr>
            <w:rFonts w:cs="Angsana New"/>
            <w:szCs w:val="25"/>
            <w:lang w:bidi="th-TH"/>
          </w:rPr>
          <w:t>For</w:t>
        </w:r>
      </w:ins>
      <w:ins w:id="503" w:author="Petnathean Julled" w:date="2021-02-28T16:18:00Z">
        <w:r w:rsidR="008E2A5C">
          <w:rPr>
            <w:rFonts w:cs="Angsana New"/>
            <w:szCs w:val="25"/>
            <w:lang w:bidi="th-TH"/>
          </w:rPr>
          <w:t xml:space="preserve"> this implementation, we declare that each Blockchain no</w:t>
        </w:r>
      </w:ins>
      <w:ins w:id="504" w:author="Petnathean Julled" w:date="2021-02-28T16:19:00Z">
        <w:r w:rsidR="008E2A5C">
          <w:rPr>
            <w:rFonts w:cs="Angsana New"/>
            <w:szCs w:val="25"/>
            <w:lang w:bidi="th-TH"/>
          </w:rPr>
          <w:t>de represent one of hospital or healthcare institution participate as XDS Affinity Domain members</w:t>
        </w:r>
      </w:ins>
      <w:ins w:id="505" w:author="Petnathean Julled" w:date="2021-02-28T16:30:00Z">
        <w:r w:rsidR="00112B36">
          <w:rPr>
            <w:rFonts w:cs="Angsana New"/>
            <w:szCs w:val="25"/>
            <w:lang w:bidi="th-TH"/>
          </w:rPr>
          <w:t xml:space="preserve"> due to limited computational resource</w:t>
        </w:r>
        <w:r w:rsidR="00F20625">
          <w:rPr>
            <w:rFonts w:cs="Angsana New"/>
            <w:szCs w:val="25"/>
            <w:lang w:bidi="th-TH"/>
          </w:rPr>
          <w:t xml:space="preserve"> for demonstration</w:t>
        </w:r>
      </w:ins>
      <w:ins w:id="506" w:author="Petnathean Julled" w:date="2021-02-28T16:19:00Z">
        <w:r w:rsidR="008E2A5C">
          <w:rPr>
            <w:rFonts w:cs="Angsana New"/>
            <w:szCs w:val="25"/>
            <w:lang w:bidi="th-TH"/>
          </w:rPr>
          <w:t>.</w:t>
        </w:r>
      </w:ins>
      <w:ins w:id="507" w:author="Petnathean Julled" w:date="2021-02-28T16:21:00Z">
        <w:r w:rsidR="0078134D">
          <w:rPr>
            <w:rFonts w:cs="Angsana New"/>
            <w:szCs w:val="25"/>
            <w:lang w:bidi="th-TH"/>
          </w:rPr>
          <w:t xml:space="preserve"> </w:t>
        </w:r>
      </w:ins>
      <w:ins w:id="508" w:author="Petnathean Julled" w:date="2021-02-28T16:28:00Z">
        <w:r w:rsidR="009D15D3">
          <w:rPr>
            <w:rFonts w:cs="Angsana New"/>
            <w:szCs w:val="25"/>
            <w:lang w:bidi="th-TH"/>
          </w:rPr>
          <w:t>Following the design in chapter IV</w:t>
        </w:r>
      </w:ins>
      <w:ins w:id="509" w:author="Petnathean Julled" w:date="2021-02-28T16:21:00Z">
        <w:r w:rsidR="0078134D">
          <w:rPr>
            <w:rFonts w:cs="Angsana New"/>
            <w:szCs w:val="25"/>
            <w:lang w:bidi="th-TH"/>
          </w:rPr>
          <w:t xml:space="preserve">, it is better to use </w:t>
        </w:r>
      </w:ins>
      <w:ins w:id="510" w:author="Petnathean Julled" w:date="2021-02-28T16:22:00Z">
        <w:r w:rsidR="0078134D">
          <w:rPr>
            <w:rFonts w:cs="Angsana New"/>
            <w:szCs w:val="25"/>
            <w:lang w:bidi="th-TH"/>
          </w:rPr>
          <w:t>consensus which require small number of node</w:t>
        </w:r>
      </w:ins>
      <w:ins w:id="511" w:author="Petnathean Julled" w:date="2021-02-28T16:23:00Z">
        <w:r w:rsidR="0078134D">
          <w:rPr>
            <w:rFonts w:cs="Angsana New"/>
            <w:szCs w:val="25"/>
            <w:lang w:bidi="th-TH"/>
          </w:rPr>
          <w:t xml:space="preserve"> and</w:t>
        </w:r>
      </w:ins>
      <w:ins w:id="512" w:author="Petnathean Julled" w:date="2021-02-28T16:22:00Z">
        <w:r w:rsidR="0078134D">
          <w:rPr>
            <w:rFonts w:cs="Angsana New"/>
            <w:szCs w:val="25"/>
            <w:lang w:bidi="th-TH"/>
          </w:rPr>
          <w:t xml:space="preserve"> require as low as possible </w:t>
        </w:r>
      </w:ins>
      <w:ins w:id="513" w:author="Petnathean Julled" w:date="2021-02-28T16:23:00Z">
        <w:r w:rsidR="0078134D">
          <w:rPr>
            <w:rFonts w:cs="Angsana New"/>
            <w:szCs w:val="25"/>
            <w:lang w:bidi="th-TH"/>
          </w:rPr>
          <w:t>resource to maintain.</w:t>
        </w:r>
      </w:ins>
    </w:p>
    <w:p w14:paraId="2D8C04EC" w14:textId="2411C15A" w:rsidR="006E61AB" w:rsidRPr="000E219F" w:rsidRDefault="006E61AB">
      <w:pPr>
        <w:pStyle w:val="Heading2"/>
      </w:pPr>
      <w:bookmarkStart w:id="514" w:name="_Ref66075460"/>
      <w:ins w:id="515" w:author="Petnathean Julled" w:date="2021-02-07T19:54:00Z">
        <w:r w:rsidRPr="000E219F">
          <w:t>Blockchain setup</w:t>
        </w:r>
      </w:ins>
      <w:bookmarkEnd w:id="514"/>
    </w:p>
    <w:p w14:paraId="0976AB4B" w14:textId="420D5CEC" w:rsidR="009303D9" w:rsidRPr="00D31215" w:rsidRDefault="00136090" w:rsidP="00E7596C">
      <w:pPr>
        <w:pStyle w:val="BodyText"/>
        <w:rPr>
          <w:ins w:id="516" w:author="Petnathean Julled" w:date="2021-02-21T17:44:00Z"/>
          <w:rPrChange w:id="517" w:author="Petnathean Julled" w:date="2021-03-08T05:36:00Z">
            <w:rPr>
              <w:ins w:id="518" w:author="Petnathean Julled" w:date="2021-02-21T17:44:00Z"/>
              <w:color w:val="FF0000"/>
              <w:lang w:val="en-US"/>
            </w:rPr>
          </w:rPrChange>
        </w:rPr>
      </w:pPr>
      <w:r w:rsidRPr="000E219F">
        <w:rPr>
          <w:lang w:val="en-US"/>
        </w:rPr>
        <w:t xml:space="preserve">To </w:t>
      </w:r>
      <w:ins w:id="519" w:author="Petnathean Julled" w:date="2021-03-08T05:36:00Z">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ins>
      <w:del w:id="520" w:author="Petnathean Julled" w:date="2021-03-08T05:36:00Z">
        <w:r w:rsidRPr="000E219F" w:rsidDel="00D31215">
          <w:rPr>
            <w:lang w:val="en-US"/>
          </w:rPr>
          <w:delText>directly command behavior of each Blockchain node, we require Geth client which allow</w:delText>
        </w:r>
        <w:r w:rsidR="00C4079E" w:rsidRPr="000E219F" w:rsidDel="00D31215">
          <w:rPr>
            <w:lang w:val="en-US"/>
          </w:rPr>
          <w:delText>s</w:delText>
        </w:r>
        <w:r w:rsidRPr="000E219F" w:rsidDel="00D31215">
          <w:rPr>
            <w:lang w:val="en-US"/>
          </w:rPr>
          <w:delText xml:space="preserve"> user to issue command to the node like start-stop mining and start sync Blockchain data with other node. For programming smart contract, Ethereum providing IDE for Solidity language that can compile and deploy smart contract to local Ethereum node</w:delText>
        </w:r>
      </w:del>
      <w:ins w:id="521" w:author="Petnathean Julled" w:date="2021-03-08T05:32:00Z">
        <w:r w:rsidR="00A11ED4">
          <w:rPr>
            <w:lang w:val="en-US"/>
          </w:rPr>
          <w:t xml:space="preserve"> </w:t>
        </w:r>
        <w:r w:rsidR="00026536">
          <w:rPr>
            <w:lang w:val="en-US"/>
          </w:rPr>
          <w:fldChar w:fldCharType="begin" w:fldLock="1"/>
        </w:r>
      </w:ins>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ins w:id="522" w:author="Petnathean Julled" w:date="2021-03-08T05:32:00Z">
        <w:r w:rsidR="00026536">
          <w:rPr>
            <w:lang w:val="en-US"/>
          </w:rPr>
          <w:fldChar w:fldCharType="end"/>
        </w:r>
      </w:ins>
      <w:r w:rsidRPr="000E219F">
        <w:rPr>
          <w:lang w:val="en-US"/>
        </w:rPr>
        <w:t xml:space="preserve">. </w:t>
      </w:r>
      <w:ins w:id="523" w:author="Petnathean Julled" w:date="2021-03-08T05:36:00Z">
        <w:r w:rsidR="00307ED5" w:rsidRPr="00307ED5">
          <w:t>To interface our program to Ethereum smart contract, we can use Ethereum API tools which is Web3</w:t>
        </w:r>
      </w:ins>
      <w:del w:id="524" w:author="Petnathean Julled" w:date="2021-03-08T05:36:00Z">
        <w:r w:rsidRPr="000E219F" w:rsidDel="00307ED5">
          <w:rPr>
            <w:lang w:val="en-US"/>
          </w:rPr>
          <w:delText xml:space="preserve">To interface our program to Ethereum smart contract, we can use Ethereum API tools </w:delText>
        </w:r>
      </w:del>
      <w:del w:id="525" w:author="Petnathean Julled" w:date="2021-03-08T05:18:00Z">
        <w:r w:rsidRPr="000E219F" w:rsidDel="001D00CA">
          <w:rPr>
            <w:lang w:val="en-US"/>
          </w:rPr>
          <w:delText>like</w:delText>
        </w:r>
      </w:del>
      <w:del w:id="526" w:author="Petnathean Julled" w:date="2021-03-08T05:36:00Z">
        <w:r w:rsidRPr="000E219F" w:rsidDel="00307ED5">
          <w:rPr>
            <w:lang w:val="en-US"/>
          </w:rPr>
          <w:delText xml:space="preserve"> Web3</w:delText>
        </w:r>
      </w:del>
      <w:del w:id="527" w:author="Petnathean Julled" w:date="2021-03-08T05:33:00Z">
        <w:r w:rsidRPr="000E219F" w:rsidDel="00D31215">
          <w:rPr>
            <w:lang w:val="en-US"/>
          </w:rPr>
          <w:delText>js</w:delText>
        </w:r>
      </w:del>
      <w:r w:rsidRPr="000E219F">
        <w:rPr>
          <w:lang w:val="en-US"/>
        </w:rPr>
        <w:t xml:space="preserve"> </w:t>
      </w:r>
      <w:ins w:id="528" w:author="Petnathean Julled" w:date="2021-03-08T05:37:00Z">
        <w:r w:rsidR="00071322">
          <w:rPr>
            <w:lang w:val="en-US"/>
          </w:rPr>
          <w:fldChar w:fldCharType="begin" w:fldLock="1"/>
        </w:r>
      </w:ins>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ins w:id="529" w:author="Petnathean Julled" w:date="2021-03-08T05:37:00Z">
        <w:r w:rsidR="00071322">
          <w:rPr>
            <w:lang w:val="en-US"/>
          </w:rPr>
          <w:fldChar w:fldCharType="end"/>
        </w:r>
      </w:ins>
      <w:del w:id="530" w:author="Petnathean Julled" w:date="2021-03-08T05:36:00Z">
        <w:r w:rsidRPr="000E219F" w:rsidDel="00071322">
          <w:rPr>
            <w:lang w:val="en-US"/>
          </w:rPr>
          <w:delText>[38]</w:delText>
        </w:r>
      </w:del>
      <w:r w:rsidRPr="000E219F">
        <w:rPr>
          <w:lang w:val="en-US"/>
        </w:rPr>
        <w:t xml:space="preserve"> </w:t>
      </w:r>
      <w:ins w:id="531" w:author="Petnathean Julled" w:date="2021-03-08T05:36:00Z">
        <w:r w:rsidR="00D250D5" w:rsidRPr="00D250D5">
          <w:t xml:space="preserve">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00D250D5" w:rsidRPr="00D250D5">
          <w:t>XDS.b</w:t>
        </w:r>
        <w:proofErr w:type="spellEnd"/>
        <w:r w:rsidR="00D250D5" w:rsidRPr="00D250D5">
          <w:t xml:space="preserve"> profile.</w:t>
        </w:r>
      </w:ins>
      <w:del w:id="532" w:author="Petnathean Julled" w:date="2021-03-08T05:36:00Z">
        <w:r w:rsidRPr="000E219F" w:rsidDel="00D250D5">
          <w:rPr>
            <w:lang w:val="en-US"/>
          </w:rPr>
          <w:delText>as a middle. Web3</w:delText>
        </w:r>
      </w:del>
      <w:del w:id="533" w:author="Petnathean Julled" w:date="2021-03-08T05:33:00Z">
        <w:r w:rsidRPr="000E219F" w:rsidDel="00D31215">
          <w:rPr>
            <w:lang w:val="en-US"/>
          </w:rPr>
          <w:delText>js</w:delText>
        </w:r>
      </w:del>
      <w:del w:id="534" w:author="Petnathean Julled" w:date="2021-03-08T05:36:00Z">
        <w:r w:rsidRPr="000E219F" w:rsidDel="00D250D5">
          <w:rPr>
            <w:lang w:val="en-US"/>
          </w:rPr>
          <w:delText xml:space="preserve"> allow</w:delText>
        </w:r>
        <w:r w:rsidR="00C4079E" w:rsidRPr="000E219F" w:rsidDel="00D250D5">
          <w:rPr>
            <w:lang w:val="en-US"/>
          </w:rPr>
          <w:delText>s</w:delText>
        </w:r>
        <w:r w:rsidRPr="000E219F" w:rsidDel="00D250D5">
          <w:rPr>
            <w:lang w:val="en-US"/>
          </w:rPr>
          <w:delText xml:space="preserve"> smart contract control through </w:delText>
        </w:r>
      </w:del>
      <w:del w:id="535" w:author="Petnathean Julled" w:date="2021-03-08T05:33:00Z">
        <w:r w:rsidR="00CB331A" w:rsidRPr="000E219F" w:rsidDel="00D31215">
          <w:rPr>
            <w:lang w:val="en-US"/>
          </w:rPr>
          <w:delText>J</w:delText>
        </w:r>
        <w:r w:rsidRPr="000E219F" w:rsidDel="00D31215">
          <w:rPr>
            <w:lang w:val="en-US"/>
          </w:rPr>
          <w:delText>avascript</w:delText>
        </w:r>
      </w:del>
      <w:del w:id="536" w:author="Petnathean Julled" w:date="2021-03-08T05:36:00Z">
        <w:r w:rsidRPr="000E219F" w:rsidDel="00D250D5">
          <w:rPr>
            <w:lang w:val="en-US"/>
          </w:rPr>
          <w:delText xml:space="preserve"> language and transition variable from </w:delText>
        </w:r>
      </w:del>
      <w:del w:id="537" w:author="Petnathean Julled" w:date="2021-03-08T05:33:00Z">
        <w:r w:rsidR="006D496F" w:rsidRPr="000E219F" w:rsidDel="00D31215">
          <w:rPr>
            <w:lang w:val="en-US"/>
          </w:rPr>
          <w:delText>J</w:delText>
        </w:r>
        <w:r w:rsidRPr="000E219F" w:rsidDel="00D31215">
          <w:rPr>
            <w:lang w:val="en-US"/>
          </w:rPr>
          <w:delText>av</w:delText>
        </w:r>
        <w:r w:rsidR="00BD1D73" w:rsidRPr="000E219F" w:rsidDel="00D31215">
          <w:rPr>
            <w:lang w:val="en-US"/>
          </w:rPr>
          <w:delText>a</w:delText>
        </w:r>
        <w:r w:rsidRPr="000E219F" w:rsidDel="00D31215">
          <w:rPr>
            <w:lang w:val="en-US"/>
          </w:rPr>
          <w:delText>script</w:delText>
        </w:r>
      </w:del>
      <w:del w:id="538" w:author="Petnathean Julled" w:date="2021-03-08T05:36:00Z">
        <w:r w:rsidRPr="000E219F" w:rsidDel="00D250D5">
          <w:rPr>
            <w:lang w:val="en-US"/>
          </w:rPr>
          <w:delText xml:space="preserve"> to Solidity. Then, Blockchain platform is ready for smart contract design and implementation of XDS.b profile.</w:delText>
        </w:r>
      </w:del>
    </w:p>
    <w:p w14:paraId="1B0BFA92" w14:textId="1B1C63D4" w:rsidR="00932FAD" w:rsidRPr="000E219F" w:rsidRDefault="004670D2" w:rsidP="00E7596C">
      <w:pPr>
        <w:pStyle w:val="Heading2"/>
        <w:rPr>
          <w:ins w:id="539" w:author="Petnathean Julled" w:date="2021-02-07T19:56:00Z"/>
        </w:rPr>
      </w:pPr>
      <w:ins w:id="540" w:author="Petnathean Julled" w:date="2021-02-07T19:54:00Z">
        <w:r w:rsidRPr="000E219F">
          <w:t>Cho</w:t>
        </w:r>
      </w:ins>
      <w:ins w:id="541" w:author="Petnathean Julled" w:date="2021-02-07T19:55:00Z">
        <w:r w:rsidRPr="000E219F">
          <w:t>osing consensus and Blockchain components</w:t>
        </w:r>
      </w:ins>
    </w:p>
    <w:p w14:paraId="2B2E83A6" w14:textId="377A221E" w:rsidR="003C4183" w:rsidRDefault="003C4183">
      <w:pPr>
        <w:ind w:firstLine="284"/>
        <w:jc w:val="both"/>
        <w:rPr>
          <w:ins w:id="542" w:author="Petnathean Julled" w:date="2021-03-08T05:20:00Z"/>
        </w:rPr>
      </w:pPr>
      <w:ins w:id="543" w:author="Petnathean Julled" w:date="2021-02-07T19:57:00Z">
        <w:r w:rsidRPr="00FE40BA">
          <w:t>Consider scenario and Blockchain environment, so we choose to use P</w:t>
        </w:r>
      </w:ins>
      <w:ins w:id="544" w:author="Petnathean Julled" w:date="2021-02-07T19:58:00Z">
        <w:r w:rsidRPr="00FE40BA">
          <w:t>ractical-Byzantine False Tolerance</w:t>
        </w:r>
      </w:ins>
      <w:ins w:id="545" w:author="Petnathean Julled" w:date="2021-02-07T20:00:00Z">
        <w:r w:rsidRPr="0055495B">
          <w:t xml:space="preserve"> (PBFT)</w:t>
        </w:r>
      </w:ins>
      <w:ins w:id="546" w:author="Petnathean Julled" w:date="2021-02-07T19:58:00Z">
        <w:r w:rsidRPr="00F9283C">
          <w:t xml:space="preserve"> as consensus for Blockchain.</w:t>
        </w:r>
      </w:ins>
      <w:ins w:id="547" w:author="Petnathean Julled" w:date="2021-02-07T20:00:00Z">
        <w:r w:rsidRPr="003D24B2">
          <w:t xml:space="preserve"> PBFT suit best with </w:t>
        </w:r>
      </w:ins>
      <w:ins w:id="548" w:author="Petnathean Julled" w:date="2021-02-07T20:01:00Z">
        <w:r w:rsidRPr="003D24B2">
          <w:t xml:space="preserve">permissioned Blockchain with known members. The consensus can maintain </w:t>
        </w:r>
      </w:ins>
      <w:ins w:id="549" w:author="Petnathean Julled" w:date="2021-02-07T20:02:00Z">
        <w:r w:rsidRPr="003D24B2">
          <w:t>Blockchain with small number of validator node.</w:t>
        </w:r>
      </w:ins>
      <w:ins w:id="550" w:author="Petnathean Julled" w:date="2021-02-07T19:58:00Z">
        <w:r w:rsidRPr="003F4C1D">
          <w:t xml:space="preserve"> Fortunately, there is Ethereum forked named “Quorum” which allow usage </w:t>
        </w:r>
      </w:ins>
      <w:ins w:id="551" w:author="Petnathean Julled" w:date="2021-02-07T19:59:00Z">
        <w:r w:rsidRPr="000E219F">
          <w:rPr>
            <w:rPrChange w:id="552" w:author="Petnathean Julled" w:date="2021-02-28T16:09:00Z">
              <w:rPr>
                <w:spacing w:val="-1"/>
                <w:lang w:val="x-none" w:eastAsia="x-none"/>
              </w:rPr>
            </w:rPrChange>
          </w:rPr>
          <w:t>of consensus other than Proof of Work and Proof of Stake. In Quorum, PBFT was modified to suitable with Ethereum and being called “</w:t>
        </w:r>
      </w:ins>
      <w:ins w:id="553" w:author="Petnathean Julled" w:date="2021-02-07T20:00:00Z">
        <w:r w:rsidRPr="000E219F">
          <w:rPr>
            <w:rPrChange w:id="554" w:author="Petnathean Julled" w:date="2021-02-28T16:09:00Z">
              <w:rPr>
                <w:spacing w:val="-1"/>
                <w:lang w:val="x-none" w:eastAsia="x-none"/>
              </w:rPr>
            </w:rPrChange>
          </w:rPr>
          <w:t>Istanbul-Byzantine False Tolerance (IBFT)”</w:t>
        </w:r>
      </w:ins>
      <w:ins w:id="555" w:author="Petnathean Julled" w:date="2021-02-07T20:12:00Z">
        <w:r w:rsidR="00502628" w:rsidRPr="000E219F">
          <w:rPr>
            <w:rPrChange w:id="556" w:author="Petnathean Julled" w:date="2021-02-28T16:09:00Z">
              <w:rPr>
                <w:color w:val="FF0000"/>
                <w:spacing w:val="-1"/>
                <w:lang w:val="x-none" w:eastAsia="x-none"/>
              </w:rPr>
            </w:rPrChange>
          </w:rPr>
          <w:t xml:space="preserve">. Quorum provided “7 nodes example” which act as simulator for </w:t>
        </w:r>
      </w:ins>
      <w:ins w:id="557" w:author="Petnathean Julled" w:date="2021-02-07T20:13:00Z">
        <w:r w:rsidR="00502628" w:rsidRPr="000E219F">
          <w:rPr>
            <w:rPrChange w:id="558" w:author="Petnathean Julled" w:date="2021-02-28T16:09:00Z">
              <w:rPr>
                <w:color w:val="FF0000"/>
                <w:spacing w:val="-1"/>
                <w:lang w:val="x-none" w:eastAsia="x-none"/>
              </w:rPr>
            </w:rPrChange>
          </w:rPr>
          <w:t>actual Quorum network with 7 active validator nodes that can be used for demonstration of proposed concept.</w:t>
        </w:r>
      </w:ins>
    </w:p>
    <w:p w14:paraId="19BEA2C5" w14:textId="77777777" w:rsidR="001D00CA" w:rsidRPr="00A01EB6" w:rsidRDefault="001D00CA" w:rsidP="001D00CA">
      <w:pPr>
        <w:pStyle w:val="Heading2"/>
        <w:rPr>
          <w:ins w:id="559" w:author="Petnathean Julled" w:date="2021-03-08T05:20:00Z"/>
        </w:rPr>
      </w:pPr>
      <w:ins w:id="560" w:author="Petnathean Julled" w:date="2021-03-08T05:20:00Z">
        <w:r w:rsidRPr="00A01EB6">
          <w:t>Utilize Quorum</w:t>
        </w:r>
      </w:ins>
    </w:p>
    <w:p w14:paraId="637BA6E6" w14:textId="6205D66F" w:rsidR="001D00CA" w:rsidRPr="00EC47C9" w:rsidRDefault="00EC47C9" w:rsidP="00026536">
      <w:pPr>
        <w:pStyle w:val="BodyText"/>
        <w:rPr>
          <w:rFonts w:cs="Angsana New"/>
          <w:szCs w:val="25"/>
          <w:lang w:bidi="th-TH"/>
          <w:rPrChange w:id="561" w:author="Petnathean Julled" w:date="2021-03-08T05:25:00Z">
            <w:rPr/>
          </w:rPrChange>
        </w:rPr>
      </w:pPr>
      <w:ins w:id="562" w:author="Petnathean Julled" w:date="2021-03-08T05:25:00Z">
        <w:r w:rsidRPr="00EC47C9">
          <w:rPr>
            <w:rFonts w:cs="Angsana New"/>
            <w:szCs w:val="25"/>
            <w:lang w:bidi="th-TH"/>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ins>
      <w:ins w:id="563" w:author="Petnathean Julled" w:date="2021-03-08T05:20:00Z">
        <w:r w:rsidR="001D00CA" w:rsidRPr="00A01EB6">
          <w:rPr>
            <w:rFonts w:cs="Angsana New"/>
            <w:szCs w:val="25"/>
            <w:lang w:val="en-US" w:bidi="th-TH"/>
          </w:rPr>
          <w:t xml:space="preserve">. </w:t>
        </w:r>
      </w:ins>
    </w:p>
    <w:p w14:paraId="20B7D471" w14:textId="21F494E2" w:rsidR="00136090" w:rsidRPr="000E219F" w:rsidRDefault="00502628" w:rsidP="00136090">
      <w:pPr>
        <w:pStyle w:val="Heading2"/>
      </w:pPr>
      <w:ins w:id="564" w:author="Petnathean Julled" w:date="2021-02-07T20:10:00Z">
        <w:r w:rsidRPr="000E219F">
          <w:rPr>
            <w:rPrChange w:id="565" w:author="Petnathean Julled" w:date="2021-02-28T16:09:00Z">
              <w:rPr>
                <w:color w:val="FF0000"/>
              </w:rPr>
            </w:rPrChange>
          </w:rPr>
          <w:t>Define</w:t>
        </w:r>
      </w:ins>
      <w:del w:id="566" w:author="Petnathean Julled" w:date="2021-02-07T20:10:00Z">
        <w:r w:rsidR="002B68A5" w:rsidRPr="000E219F" w:rsidDel="00502628">
          <w:delText>Implement</w:delText>
        </w:r>
        <w:r w:rsidR="00405954" w:rsidRPr="000E219F" w:rsidDel="00502628">
          <w:delText>ing</w:delText>
        </w:r>
      </w:del>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0E219F">
        <w:rPr>
          <w:lang w:val="en-US"/>
        </w:rPr>
        <w:t>XDS.b</w:t>
      </w:r>
      <w:proofErr w:type="spellEnd"/>
      <w:r w:rsidRPr="000E219F">
        <w:rPr>
          <w:lang w:val="en-US"/>
        </w:rPr>
        <w:t xml:space="preserve"> profile.</w:t>
      </w:r>
    </w:p>
    <w:p w14:paraId="0A7433DF" w14:textId="53E23EFA" w:rsidR="004E29BD" w:rsidRPr="004E1B4A" w:rsidRDefault="004E29BD" w:rsidP="00961E28">
      <w:pPr>
        <w:pStyle w:val="Heading2"/>
        <w:rPr>
          <w:ins w:id="567" w:author="Petnathean Julled" w:date="2021-02-07T20:33:00Z"/>
          <w:rPrChange w:id="568" w:author="Petnathean Julled" w:date="2021-03-08T05:55:00Z">
            <w:rPr>
              <w:ins w:id="569" w:author="Petnathean Julled" w:date="2021-02-07T20:33:00Z"/>
              <w:color w:val="FF0000"/>
            </w:rPr>
          </w:rPrChange>
        </w:rPr>
      </w:pPr>
      <w:ins w:id="570" w:author="Petnathean Julled" w:date="2021-02-07T20:32:00Z">
        <w:r w:rsidRPr="004E1B4A">
          <w:rPr>
            <w:rPrChange w:id="571" w:author="Petnathean Julled" w:date="2021-03-08T05:55:00Z">
              <w:rPr>
                <w:color w:val="FF0000"/>
              </w:rPr>
            </w:rPrChange>
          </w:rPr>
          <w:lastRenderedPageBreak/>
          <w:t>Utiliz</w:t>
        </w:r>
      </w:ins>
      <w:ins w:id="572" w:author="Petnathean Julled" w:date="2021-03-08T05:26:00Z">
        <w:r w:rsidR="00B07FA9" w:rsidRPr="004E1B4A">
          <w:rPr>
            <w:rPrChange w:id="573" w:author="Petnathean Julled" w:date="2021-03-08T05:55:00Z">
              <w:rPr>
                <w:color w:val="FF0000"/>
              </w:rPr>
            </w:rPrChange>
          </w:rPr>
          <w:t>e</w:t>
        </w:r>
      </w:ins>
      <w:ins w:id="574" w:author="Petnathean Julled" w:date="2021-02-07T20:32:00Z">
        <w:r w:rsidRPr="004E1B4A">
          <w:rPr>
            <w:rPrChange w:id="575" w:author="Petnathean Julled" w:date="2021-03-08T05:55:00Z">
              <w:rPr>
                <w:color w:val="FF0000"/>
              </w:rPr>
            </w:rPrChange>
          </w:rPr>
          <w:t xml:space="preserve"> J</w:t>
        </w:r>
      </w:ins>
      <w:ins w:id="576" w:author="Petnathean Julled" w:date="2021-02-07T20:33:00Z">
        <w:r w:rsidRPr="004E1B4A">
          <w:rPr>
            <w:rPrChange w:id="577" w:author="Petnathean Julled" w:date="2021-03-08T05:55:00Z">
              <w:rPr>
                <w:color w:val="FF0000"/>
              </w:rPr>
            </w:rPrChange>
          </w:rPr>
          <w:t>avascript with NodeJS</w:t>
        </w:r>
      </w:ins>
    </w:p>
    <w:p w14:paraId="31E4F32F" w14:textId="235FAF1B" w:rsidR="004E29BD" w:rsidRPr="004E1B4A" w:rsidRDefault="008E0799">
      <w:pPr>
        <w:ind w:firstLine="284"/>
        <w:jc w:val="both"/>
        <w:rPr>
          <w:ins w:id="578" w:author="Petnathean Julled" w:date="2021-02-07T20:32:00Z"/>
          <w:rPrChange w:id="579" w:author="Petnathean Julled" w:date="2021-03-08T05:55:00Z">
            <w:rPr>
              <w:ins w:id="580" w:author="Petnathean Julled" w:date="2021-02-07T20:32:00Z"/>
              <w:color w:val="FF0000"/>
            </w:rPr>
          </w:rPrChange>
        </w:rPr>
        <w:pPrChange w:id="581" w:author="Petnathean Julled" w:date="2021-02-07T20:33:00Z">
          <w:pPr>
            <w:pStyle w:val="Heading2"/>
          </w:pPr>
        </w:pPrChange>
      </w:pPr>
      <w:ins w:id="582" w:author="Petnathean Julled" w:date="2021-03-08T05:55:00Z">
        <w:r w:rsidRPr="004E1B4A">
          <w:rPr>
            <w:rPrChange w:id="583" w:author="Petnathean Julled" w:date="2021-03-08T05:55:00Z">
              <w:rPr>
                <w:i w:val="0"/>
                <w:iCs w:val="0"/>
                <w:color w:val="FF0000"/>
              </w:rPr>
            </w:rPrChange>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4E1B4A">
          <w:rPr>
            <w:rPrChange w:id="584" w:author="Petnathean Julled" w:date="2021-03-08T05:55:00Z">
              <w:rPr>
                <w:i w:val="0"/>
                <w:iCs w:val="0"/>
                <w:color w:val="FF0000"/>
              </w:rPr>
            </w:rPrChange>
          </w:rPr>
          <w:t>Javascript</w:t>
        </w:r>
        <w:proofErr w:type="spellEnd"/>
        <w:r w:rsidRPr="004E1B4A">
          <w:rPr>
            <w:rPrChange w:id="585" w:author="Petnathean Julled" w:date="2021-03-08T05:55:00Z">
              <w:rPr>
                <w:i w:val="0"/>
                <w:iCs w:val="0"/>
                <w:color w:val="FF0000"/>
              </w:rPr>
            </w:rPrChange>
          </w:rPr>
          <w:t xml:space="preserve"> is one of the best choices for our implementation of this work.</w:t>
        </w:r>
      </w:ins>
      <w:ins w:id="586" w:author="Petnathean Julled" w:date="2021-03-08T06:08:00Z">
        <w:r w:rsidR="00CB29B0" w:rsidRPr="00CB29B0">
          <w:t xml:space="preserve"> In this implementation, we adopt the "Node.js" variant of </w:t>
        </w:r>
        <w:proofErr w:type="spellStart"/>
        <w:r w:rsidR="00CB29B0" w:rsidRPr="00CB29B0">
          <w:t>Javascript</w:t>
        </w:r>
        <w:proofErr w:type="spellEnd"/>
        <w:r w:rsidR="00CB29B0" w:rsidRPr="00CB29B0">
          <w:t xml:space="preserve"> as it was made to build scalable network applications that handle many connections concurrently.</w:t>
        </w:r>
      </w:ins>
      <w:ins w:id="587" w:author="Petnathean Julled" w:date="2021-03-08T06:11:00Z">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ins>
      <w:ins w:id="588" w:author="Petnathean Julled" w:date="2021-03-08T06:12:00Z">
        <w:r w:rsidR="00D4594D">
          <w:t xml:space="preserve"> further</w:t>
        </w:r>
      </w:ins>
      <w:ins w:id="589" w:author="Petnathean Julled" w:date="2021-03-08T06:11:00Z">
        <w:r w:rsidR="00622152" w:rsidRPr="00622152">
          <w:t>.</w:t>
        </w:r>
      </w:ins>
    </w:p>
    <w:p w14:paraId="5AE298F7" w14:textId="64A85126" w:rsidR="008F024B" w:rsidRPr="00336087" w:rsidRDefault="008F024B" w:rsidP="00961E28">
      <w:pPr>
        <w:pStyle w:val="Heading2"/>
        <w:rPr>
          <w:ins w:id="590" w:author="Petnathean Julled" w:date="2021-02-07T20:34:00Z"/>
          <w:rPrChange w:id="591" w:author="Petnathean Julled" w:date="2021-03-08T06:01:00Z">
            <w:rPr>
              <w:ins w:id="592" w:author="Petnathean Julled" w:date="2021-02-07T20:34:00Z"/>
              <w:color w:val="FF0000"/>
            </w:rPr>
          </w:rPrChange>
        </w:rPr>
      </w:pPr>
      <w:ins w:id="593" w:author="Petnathean Julled" w:date="2021-02-07T20:31:00Z">
        <w:r w:rsidRPr="00336087">
          <w:rPr>
            <w:rPrChange w:id="594" w:author="Petnathean Julled" w:date="2021-03-08T06:01:00Z">
              <w:rPr>
                <w:color w:val="FF0000"/>
              </w:rPr>
            </w:rPrChange>
          </w:rPr>
          <w:t>Utiliz</w:t>
        </w:r>
      </w:ins>
      <w:ins w:id="595" w:author="Petnathean Julled" w:date="2021-03-08T05:56:00Z">
        <w:r w:rsidR="00A966C2" w:rsidRPr="00336087">
          <w:rPr>
            <w:rPrChange w:id="596" w:author="Petnathean Julled" w:date="2021-03-08T06:01:00Z">
              <w:rPr>
                <w:color w:val="FF0000"/>
              </w:rPr>
            </w:rPrChange>
          </w:rPr>
          <w:t xml:space="preserve">e </w:t>
        </w:r>
      </w:ins>
      <w:ins w:id="597" w:author="Petnathean Julled" w:date="2021-02-07T20:32:00Z">
        <w:r w:rsidRPr="00336087">
          <w:rPr>
            <w:rPrChange w:id="598" w:author="Petnathean Julled" w:date="2021-03-08T06:01:00Z">
              <w:rPr>
                <w:color w:val="FF0000"/>
              </w:rPr>
            </w:rPrChange>
          </w:rPr>
          <w:t>Web3</w:t>
        </w:r>
      </w:ins>
      <w:ins w:id="599" w:author="Petnathean Julled" w:date="2021-03-08T06:01:00Z">
        <w:r w:rsidR="00042D14">
          <w:t>JS</w:t>
        </w:r>
      </w:ins>
    </w:p>
    <w:p w14:paraId="4632B861" w14:textId="5D3530A6" w:rsidR="000615FA" w:rsidRPr="00336087" w:rsidRDefault="00210637">
      <w:pPr>
        <w:ind w:firstLine="284"/>
        <w:jc w:val="both"/>
        <w:rPr>
          <w:ins w:id="600" w:author="Petnathean Julled" w:date="2021-02-07T20:31:00Z"/>
          <w:rFonts w:cstheme="minorBidi"/>
          <w:szCs w:val="25"/>
          <w:lang w:bidi="th-TH"/>
          <w:rPrChange w:id="601" w:author="Petnathean Julled" w:date="2021-03-08T06:01:00Z">
            <w:rPr>
              <w:ins w:id="602" w:author="Petnathean Julled" w:date="2021-02-07T20:31:00Z"/>
              <w:color w:val="FF0000"/>
            </w:rPr>
          </w:rPrChange>
        </w:rPr>
        <w:pPrChange w:id="603" w:author="Petnathean Julled" w:date="2021-02-07T20:34:00Z">
          <w:pPr>
            <w:pStyle w:val="Heading2"/>
          </w:pPr>
        </w:pPrChange>
      </w:pPr>
      <w:ins w:id="604" w:author="Petnathean Julled" w:date="2021-03-08T06:01:00Z">
        <w:r w:rsidRPr="00336087">
          <w:rPr>
            <w:rFonts w:cstheme="minorBidi"/>
            <w:szCs w:val="25"/>
            <w:lang w:bidi="th-TH"/>
            <w:rPrChange w:id="605" w:author="Petnathean Julled" w:date="2021-03-08T06:01:00Z">
              <w:rPr>
                <w:rFonts w:cstheme="minorBidi"/>
                <w:i w:val="0"/>
                <w:iCs w:val="0"/>
                <w:color w:val="FF0000"/>
                <w:szCs w:val="25"/>
                <w:lang w:bidi="th-TH"/>
              </w:rPr>
            </w:rPrChange>
          </w:rPr>
          <w:t xml:space="preserve">As mentioned in F, Web3 also provided a programming API for </w:t>
        </w:r>
        <w:proofErr w:type="spellStart"/>
        <w:r w:rsidRPr="00336087">
          <w:rPr>
            <w:rFonts w:cstheme="minorBidi"/>
            <w:szCs w:val="25"/>
            <w:lang w:bidi="th-TH"/>
            <w:rPrChange w:id="606" w:author="Petnathean Julled" w:date="2021-03-08T06:01:00Z">
              <w:rPr>
                <w:rFonts w:cstheme="minorBidi"/>
                <w:i w:val="0"/>
                <w:iCs w:val="0"/>
                <w:color w:val="FF0000"/>
                <w:szCs w:val="25"/>
                <w:lang w:bidi="th-TH"/>
              </w:rPr>
            </w:rPrChange>
          </w:rPr>
          <w:t>Javascript</w:t>
        </w:r>
        <w:proofErr w:type="spellEnd"/>
        <w:r w:rsidRPr="00336087">
          <w:rPr>
            <w:rFonts w:cstheme="minorBidi"/>
            <w:szCs w:val="25"/>
            <w:lang w:bidi="th-TH"/>
            <w:rPrChange w:id="607" w:author="Petnathean Julled" w:date="2021-03-08T06:01:00Z">
              <w:rPr>
                <w:rFonts w:cstheme="minorBidi"/>
                <w:i w:val="0"/>
                <w:iCs w:val="0"/>
                <w:color w:val="FF0000"/>
                <w:szCs w:val="25"/>
                <w:lang w:bidi="th-TH"/>
              </w:rPr>
            </w:rPrChange>
          </w:rPr>
          <w:t xml:space="preserve"> called "Web3JS" which allows the </w:t>
        </w:r>
        <w:proofErr w:type="spellStart"/>
        <w:r w:rsidRPr="00336087">
          <w:rPr>
            <w:rFonts w:cstheme="minorBidi"/>
            <w:szCs w:val="25"/>
            <w:lang w:bidi="th-TH"/>
            <w:rPrChange w:id="608" w:author="Petnathean Julled" w:date="2021-03-08T06:01:00Z">
              <w:rPr>
                <w:rFonts w:cstheme="minorBidi"/>
                <w:i w:val="0"/>
                <w:iCs w:val="0"/>
                <w:color w:val="FF0000"/>
                <w:szCs w:val="25"/>
                <w:lang w:bidi="th-TH"/>
              </w:rPr>
            </w:rPrChange>
          </w:rPr>
          <w:t>Javascript</w:t>
        </w:r>
        <w:proofErr w:type="spellEnd"/>
        <w:r w:rsidRPr="00336087">
          <w:rPr>
            <w:rFonts w:cstheme="minorBidi"/>
            <w:szCs w:val="25"/>
            <w:lang w:bidi="th-TH"/>
            <w:rPrChange w:id="609" w:author="Petnathean Julled" w:date="2021-03-08T06:01:00Z">
              <w:rPr>
                <w:rFonts w:cstheme="minorBidi"/>
                <w:i w:val="0"/>
                <w:iCs w:val="0"/>
                <w:color w:val="FF0000"/>
                <w:szCs w:val="25"/>
                <w:lang w:bidi="th-TH"/>
              </w:rPr>
            </w:rPrChange>
          </w:rPr>
          <w:t xml:space="preserve"> program to interact with Ethereum based </w:t>
        </w:r>
        <w:r w:rsidR="00336087" w:rsidRPr="00336087">
          <w:rPr>
            <w:rFonts w:cstheme="minorBidi"/>
            <w:szCs w:val="25"/>
            <w:lang w:bidi="th-TH"/>
            <w:rPrChange w:id="610" w:author="Petnathean Julled" w:date="2021-03-08T06:01:00Z">
              <w:rPr>
                <w:rFonts w:cstheme="minorBidi"/>
                <w:i w:val="0"/>
                <w:iCs w:val="0"/>
                <w:color w:val="FF0000"/>
                <w:szCs w:val="25"/>
                <w:lang w:bidi="th-TH"/>
              </w:rPr>
            </w:rPrChange>
          </w:rPr>
          <w:br/>
        </w:r>
        <w:r w:rsidRPr="00336087">
          <w:rPr>
            <w:rFonts w:cstheme="minorBidi"/>
            <w:szCs w:val="25"/>
            <w:lang w:bidi="th-TH"/>
            <w:rPrChange w:id="611" w:author="Petnathean Julled" w:date="2021-03-08T06:01:00Z">
              <w:rPr>
                <w:rFonts w:cstheme="minorBidi"/>
                <w:i w:val="0"/>
                <w:iCs w:val="0"/>
                <w:color w:val="FF0000"/>
                <w:szCs w:val="25"/>
                <w:lang w:bidi="th-TH"/>
              </w:rPr>
            </w:rPrChange>
          </w:rPr>
          <w:t>smart-contract. The API can be accessed using the node module provided via Node</w:t>
        </w:r>
      </w:ins>
      <w:ins w:id="612" w:author="Petnathean Julled" w:date="2021-03-08T06:04:00Z">
        <w:r w:rsidR="00E407F4">
          <w:rPr>
            <w:rFonts w:cstheme="minorBidi"/>
            <w:szCs w:val="25"/>
            <w:lang w:bidi="th-TH"/>
          </w:rPr>
          <w:t>.js</w:t>
        </w:r>
      </w:ins>
      <w:ins w:id="613" w:author="Petnathean Julled" w:date="2021-03-08T06:01:00Z">
        <w:r w:rsidRPr="00336087">
          <w:rPr>
            <w:rFonts w:cstheme="minorBidi"/>
            <w:szCs w:val="25"/>
            <w:lang w:bidi="th-TH"/>
            <w:rPrChange w:id="614" w:author="Petnathean Julled" w:date="2021-03-08T06:01:00Z">
              <w:rPr>
                <w:rFonts w:cstheme="minorBidi"/>
                <w:i w:val="0"/>
                <w:iCs w:val="0"/>
                <w:color w:val="FF0000"/>
                <w:szCs w:val="25"/>
                <w:lang w:bidi="th-TH"/>
              </w:rPr>
            </w:rPrChange>
          </w:rPr>
          <w:t>.</w:t>
        </w:r>
      </w:ins>
    </w:p>
    <w:p w14:paraId="7474F9F2" w14:textId="4E533357" w:rsidR="008E49B8" w:rsidDel="001343C8" w:rsidRDefault="008E49B8" w:rsidP="00961E28">
      <w:pPr>
        <w:pStyle w:val="Heading2"/>
        <w:rPr>
          <w:ins w:id="615" w:author="Petnathean Julled" w:date="2021-02-07T20:14:00Z"/>
          <w:moveFrom w:id="616" w:author="PCep" w:date="2021-03-15T16:10:00Z"/>
          <w:color w:val="FF0000"/>
        </w:rPr>
      </w:pPr>
      <w:moveFromRangeStart w:id="617" w:author="PCep" w:date="2021-03-15T16:10:00Z" w:name="move66717040"/>
      <w:moveFrom w:id="618" w:author="PCep" w:date="2021-03-15T16:10:00Z">
        <w:ins w:id="619" w:author="Petnathean Julled" w:date="2021-02-07T20:14:00Z">
          <w:r w:rsidDel="001343C8">
            <w:rPr>
              <w:color w:val="FF0000"/>
            </w:rPr>
            <w:t>Implementing IHE ITI-42 transactions interpreter</w:t>
          </w:r>
        </w:ins>
      </w:moveFrom>
    </w:p>
    <w:p w14:paraId="6446919E" w14:textId="57802D62" w:rsidR="008E49B8" w:rsidRPr="00FE40BA" w:rsidDel="001343C8" w:rsidRDefault="00EA3F49">
      <w:pPr>
        <w:ind w:firstLine="284"/>
        <w:jc w:val="both"/>
        <w:rPr>
          <w:ins w:id="620" w:author="Petnathean Julled" w:date="2021-02-07T20:14:00Z"/>
          <w:moveFrom w:id="621" w:author="PCep" w:date="2021-03-15T16:10:00Z"/>
          <w:color w:val="FF0000"/>
        </w:rPr>
        <w:pPrChange w:id="622" w:author="Petnathean Julled" w:date="2021-02-07T20:14:00Z">
          <w:pPr>
            <w:pStyle w:val="Heading2"/>
          </w:pPr>
        </w:pPrChange>
      </w:pPr>
      <w:moveFrom w:id="623" w:author="PCep" w:date="2021-03-15T16:10:00Z">
        <w:ins w:id="624" w:author="Petnathean Julled" w:date="2021-02-07T20:14:00Z">
          <w:r w:rsidRPr="00EA3F49" w:rsidDel="001343C8">
            <w:rPr>
              <w:color w:val="FF0000"/>
              <w:rPrChange w:id="625" w:author="Petnathean Julled" w:date="2021-02-07T20:15:00Z">
                <w:rPr/>
              </w:rPrChange>
            </w:rPr>
            <w:t>IHE</w:t>
          </w:r>
        </w:ins>
        <w:ins w:id="626" w:author="Petnathean Julled" w:date="2021-02-07T20:15:00Z">
          <w:r w:rsidRPr="00EA3F49" w:rsidDel="001343C8">
            <w:rPr>
              <w:color w:val="FF0000"/>
              <w:rPrChange w:id="627" w:author="Petnathean Julled" w:date="2021-02-07T20:15:00Z">
                <w:rPr/>
              </w:rPrChange>
            </w:rPr>
            <w:t xml:space="preserve"> ITI-42 is XML format for Cross-Enterprise Document Register Set-b messaging.</w:t>
          </w:r>
        </w:ins>
        <w:ins w:id="628" w:author="Petnathean Julled" w:date="2021-02-07T20:25:00Z">
          <w:r w:rsidR="005B75A2" w:rsidDel="001343C8">
            <w:rPr>
              <w:color w:val="FF0000"/>
            </w:rPr>
            <w:t xml:space="preserve"> &lt;xml:DocumentRegisterSet-b&gt;</w:t>
          </w:r>
        </w:ins>
        <w:ins w:id="629" w:author="Petnathean Julled" w:date="2021-02-07T20:31:00Z">
          <w:r w:rsidR="009D0D5E" w:rsidDel="001343C8">
            <w:rPr>
              <w:color w:val="FF0000"/>
            </w:rPr>
            <w:t xml:space="preserve">. </w:t>
          </w:r>
        </w:ins>
      </w:moveFrom>
    </w:p>
    <w:moveFromRangeEnd w:id="617"/>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67C06AA1" w14:textId="332759B2" w:rsidR="00961E28" w:rsidRDefault="002A7358" w:rsidP="00961E28">
      <w:pPr>
        <w:pStyle w:val="BodyText"/>
        <w:rPr>
          <w:ins w:id="630" w:author="PCep" w:date="2021-03-15T16:24:00Z"/>
          <w:lang w:val="en-US"/>
        </w:rPr>
      </w:pPr>
      <w:del w:id="631" w:author="Petnathean Julled" w:date="2021-03-04T15:11:00Z">
        <w:r w:rsidRPr="000E219F" w:rsidDel="00E37858">
          <w:rPr>
            <w:lang w:val="en-US"/>
          </w:rPr>
          <w:delText>S</w:delText>
        </w:r>
        <w:r w:rsidR="00961E28" w:rsidRPr="000E219F" w:rsidDel="00E37858">
          <w:rPr>
            <w:lang w:val="en-US"/>
          </w:rPr>
          <w:delText>martcontract</w:delText>
        </w:r>
      </w:del>
      <w:ins w:id="632" w:author="Petnathean Julled" w:date="2021-03-04T15:11:00Z">
        <w:r w:rsidR="00E37858">
          <w:rPr>
            <w:lang w:val="en-US"/>
          </w:rPr>
          <w:t>Smart-contract</w:t>
        </w:r>
      </w:ins>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del w:id="633" w:author="Petnathean Julled" w:date="2021-03-04T15:11:00Z">
        <w:r w:rsidR="004A1602" w:rsidRPr="000E219F" w:rsidDel="00E37858">
          <w:rPr>
            <w:lang w:val="en-US"/>
          </w:rPr>
          <w:delText>smartcontract</w:delText>
        </w:r>
      </w:del>
      <w:ins w:id="634" w:author="Petnathean Julled" w:date="2021-03-04T15:11:00Z">
        <w:r w:rsidR="00E37858">
          <w:rPr>
            <w:lang w:val="en-US"/>
          </w:rPr>
          <w:t>smart-contract</w:t>
        </w:r>
      </w:ins>
      <w:r w:rsidR="004A1602" w:rsidRPr="000E219F">
        <w:rPr>
          <w:lang w:val="en-US"/>
        </w:rPr>
        <w:t xml:space="preserve"> transaction</w:t>
      </w:r>
      <w:ins w:id="635" w:author="Pat Mongkolwat" w:date="2020-11-15T15:05:00Z">
        <w:r w:rsidR="00922308" w:rsidRPr="000E219F">
          <w:rPr>
            <w:lang w:val="en-US"/>
          </w:rPr>
          <w:t>s</w:t>
        </w:r>
      </w:ins>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w:t>
      </w:r>
      <w:ins w:id="636" w:author="PCep" w:date="2021-03-15T16:24:00Z">
        <w:r w:rsidR="002A1A83">
          <w:rPr>
            <w:rFonts w:cstheme="minorBidi"/>
            <w:szCs w:val="25"/>
            <w:lang w:val="en-US" w:bidi="th-TH"/>
          </w:rPr>
          <w:t>for example,</w:t>
        </w:r>
      </w:ins>
      <w:del w:id="637" w:author="PCep" w:date="2021-03-15T16:23:00Z">
        <w:r w:rsidR="001961A9" w:rsidRPr="000E219F" w:rsidDel="002A1A83">
          <w:rPr>
            <w:lang w:val="en-US"/>
          </w:rPr>
          <w:delText>i.e.</w:delText>
        </w:r>
      </w:del>
      <w:r w:rsidR="001961A9" w:rsidRPr="000E219F">
        <w:rPr>
          <w:lang w:val="en-US"/>
        </w:rPr>
        <w:t xml:space="preserve"> read or return specific value).</w:t>
      </w:r>
      <w:r w:rsidR="00961E28" w:rsidRPr="000E219F">
        <w:rPr>
          <w:lang w:val="en-US"/>
        </w:rPr>
        <w:t xml:space="preserve"> So, we design smart contract which when executed, it will spawn smart contract that store</w:t>
      </w:r>
      <w:ins w:id="638" w:author="Pat Mongkolwat" w:date="2020-11-15T15:05:00Z">
        <w:r w:rsidR="00410B2F" w:rsidRPr="000E219F">
          <w:rPr>
            <w:lang w:val="en-US"/>
          </w:rPr>
          <w:t>s</w:t>
        </w:r>
      </w:ins>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del w:id="639" w:author="Petnathean Julled" w:date="2021-03-04T15:11:00Z">
        <w:r w:rsidR="00F84920" w:rsidRPr="000E219F" w:rsidDel="00E37858">
          <w:rPr>
            <w:lang w:val="en-US"/>
          </w:rPr>
          <w:delText>smartcontract</w:delText>
        </w:r>
      </w:del>
      <w:ins w:id="640" w:author="Petnathean Julled" w:date="2021-03-04T15:11:00Z">
        <w:r w:rsidR="00E37858">
          <w:rPr>
            <w:lang w:val="en-US"/>
          </w:rPr>
          <w:t>smart-contract</w:t>
        </w:r>
      </w:ins>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ins w:id="641" w:author="Pat Mongkolwat" w:date="2020-11-15T15:05:00Z">
        <w:r w:rsidR="00CB3147" w:rsidRPr="000E219F">
          <w:rPr>
            <w:lang w:val="en-US"/>
          </w:rPr>
          <w:t>s</w:t>
        </w:r>
      </w:ins>
      <w:r w:rsidR="00961E28" w:rsidRPr="000E219F">
        <w:rPr>
          <w:lang w:val="en-US"/>
        </w:rPr>
        <w:t xml:space="preserve"> document registry to store within Ethereum Blockchain. These composed to function as Document Registry Smart Contract.</w:t>
      </w:r>
    </w:p>
    <w:p w14:paraId="72B7C404" w14:textId="77777777" w:rsidR="004A4973" w:rsidRPr="0068039B" w:rsidRDefault="004A4973" w:rsidP="004A4973">
      <w:pPr>
        <w:pStyle w:val="Heading2"/>
        <w:rPr>
          <w:moveTo w:id="642" w:author="PCep" w:date="2021-03-15T16:24:00Z"/>
          <w:rPrChange w:id="643" w:author="PCep" w:date="2021-03-15T16:50:00Z">
            <w:rPr>
              <w:moveTo w:id="644" w:author="PCep" w:date="2021-03-15T16:24:00Z"/>
              <w:color w:val="FF0000"/>
            </w:rPr>
          </w:rPrChange>
        </w:rPr>
      </w:pPr>
      <w:moveToRangeStart w:id="645" w:author="PCep" w:date="2021-03-15T16:24:00Z" w:name="move66717878"/>
      <w:moveTo w:id="646" w:author="PCep" w:date="2021-03-15T16:24:00Z">
        <w:r w:rsidRPr="0068039B">
          <w:rPr>
            <w:rPrChange w:id="647" w:author="PCep" w:date="2021-03-15T16:50:00Z">
              <w:rPr>
                <w:color w:val="FF0000"/>
              </w:rPr>
            </w:rPrChange>
          </w:rPr>
          <w:t xml:space="preserve">Implementing Document Search function over smart-contract </w:t>
        </w:r>
      </w:moveTo>
    </w:p>
    <w:p w14:paraId="021EE561" w14:textId="739E464E" w:rsidR="00963EC9" w:rsidRPr="0068039B" w:rsidRDefault="004A4973" w:rsidP="00963EC9">
      <w:pPr>
        <w:pStyle w:val="BodyText"/>
        <w:rPr>
          <w:ins w:id="648" w:author="PCep" w:date="2021-03-15T16:50:00Z"/>
          <w:lang w:val="en-US"/>
          <w:rPrChange w:id="649" w:author="PCep" w:date="2021-03-15T16:50:00Z">
            <w:rPr>
              <w:ins w:id="650" w:author="PCep" w:date="2021-03-15T16:50:00Z"/>
              <w:color w:val="FF0000"/>
            </w:rPr>
          </w:rPrChange>
        </w:rPr>
      </w:pPr>
      <w:moveTo w:id="651" w:author="PCep" w:date="2021-03-15T16:24:00Z">
        <w:del w:id="652" w:author="PCep" w:date="2021-03-15T16:50:00Z">
          <w:r w:rsidRPr="0068039B" w:rsidDel="00963EC9">
            <w:rPr>
              <w:lang w:val="en-US"/>
              <w:rPrChange w:id="653" w:author="PCep" w:date="2021-03-15T16:50:00Z">
                <w:rPr>
                  <w:color w:val="FF0000"/>
                  <w:lang w:val="en-US"/>
                </w:rPr>
              </w:rPrChange>
            </w:rPr>
            <w:delText xml:space="preserve">As required in IHE ITI Framework, Document Registry Actor must be able to response to query from Document Consumer by returning META-data attributes of registered document with matched with the query to the consumer. </w:delText>
          </w:r>
        </w:del>
      </w:moveTo>
      <w:ins w:id="654" w:author="PCep" w:date="2021-03-15T16:50:00Z">
        <w:r w:rsidR="00963EC9" w:rsidRPr="0068039B">
          <w:rPr>
            <w:rPrChange w:id="655" w:author="PCep" w:date="2021-03-15T16:50:00Z">
              <w:rPr>
                <w:color w:val="FF0000"/>
              </w:rPr>
            </w:rPrChange>
          </w:rPr>
          <w:t>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 database. However, for Blockchain, the structure of stored data ar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the stored value before comparing it with the specified value used for search. When all of the values called from the smart-contract are matched with the value specified for search, the value called will be marked as a search result which will be a return to XDS Document Consumer Actor via ITI-18 format</w:t>
        </w:r>
        <w:r w:rsidR="00C916AC" w:rsidRPr="0068039B">
          <w:rPr>
            <w:lang w:val="en-US"/>
            <w:rPrChange w:id="656" w:author="PCep" w:date="2021-03-15T16:50:00Z">
              <w:rPr>
                <w:color w:val="FF0000"/>
                <w:lang w:val="en-US"/>
              </w:rPr>
            </w:rPrChange>
          </w:rPr>
          <w:t>.</w:t>
        </w:r>
      </w:ins>
    </w:p>
    <w:p w14:paraId="0EE7CE68" w14:textId="7652682B" w:rsidR="004A4973" w:rsidRPr="00963EC9" w:rsidDel="004A4973" w:rsidRDefault="004A4973" w:rsidP="004A4973">
      <w:pPr>
        <w:pStyle w:val="BodyText"/>
        <w:rPr>
          <w:del w:id="657" w:author="PCep" w:date="2021-03-15T16:24:00Z"/>
          <w:moveTo w:id="658" w:author="PCep" w:date="2021-03-15T16:24:00Z"/>
          <w:rFonts w:cstheme="minorBidi"/>
          <w:color w:val="FF0000"/>
          <w:szCs w:val="25"/>
          <w:lang w:bidi="th-TH"/>
          <w:rPrChange w:id="659" w:author="PCep" w:date="2021-03-15T16:50:00Z">
            <w:rPr>
              <w:del w:id="660" w:author="PCep" w:date="2021-03-15T16:24:00Z"/>
              <w:moveTo w:id="661" w:author="PCep" w:date="2021-03-15T16:24:00Z"/>
              <w:color w:val="FF0000"/>
              <w:lang w:val="en-US"/>
            </w:rPr>
          </w:rPrChange>
        </w:rPr>
      </w:pPr>
    </w:p>
    <w:moveToRangeEnd w:id="645"/>
    <w:p w14:paraId="07A8D31D" w14:textId="77777777" w:rsidR="004A4973" w:rsidRDefault="004A4973" w:rsidP="00961E28">
      <w:pPr>
        <w:pStyle w:val="BodyText"/>
        <w:rPr>
          <w:ins w:id="662" w:author="PCep" w:date="2021-03-15T16:10:00Z"/>
          <w:lang w:val="en-US"/>
        </w:rPr>
      </w:pPr>
    </w:p>
    <w:p w14:paraId="26735283" w14:textId="77777777" w:rsidR="001343C8" w:rsidRDefault="001343C8" w:rsidP="001343C8">
      <w:pPr>
        <w:pStyle w:val="Heading2"/>
        <w:rPr>
          <w:moveTo w:id="663" w:author="PCep" w:date="2021-03-15T16:10:00Z"/>
          <w:color w:val="FF0000"/>
        </w:rPr>
      </w:pPr>
      <w:moveToRangeStart w:id="664" w:author="PCep" w:date="2021-03-15T16:10:00Z" w:name="move66717040"/>
      <w:moveTo w:id="665" w:author="PCep" w:date="2021-03-15T16:10:00Z">
        <w:r>
          <w:rPr>
            <w:color w:val="FF0000"/>
          </w:rPr>
          <w:t>Implementing IHE ITI-42 transactions interpreter</w:t>
        </w:r>
      </w:moveTo>
    </w:p>
    <w:p w14:paraId="313138D8" w14:textId="77777777" w:rsidR="001343C8" w:rsidRPr="002A1A83" w:rsidDel="001343C8" w:rsidRDefault="001343C8" w:rsidP="001343C8">
      <w:pPr>
        <w:ind w:firstLine="284"/>
        <w:jc w:val="both"/>
        <w:rPr>
          <w:del w:id="666" w:author="PCep" w:date="2021-03-15T16:10:00Z"/>
          <w:moveTo w:id="667" w:author="PCep" w:date="2021-03-15T16:10:00Z"/>
          <w:rFonts w:cstheme="minorBidi" w:hint="cs"/>
          <w:color w:val="FF0000"/>
          <w:szCs w:val="25"/>
          <w:cs/>
          <w:lang w:bidi="th-TH"/>
          <w:rPrChange w:id="668" w:author="PCep" w:date="2021-03-15T16:19:00Z">
            <w:rPr>
              <w:del w:id="669" w:author="PCep" w:date="2021-03-15T16:10:00Z"/>
              <w:moveTo w:id="670" w:author="PCep" w:date="2021-03-15T16:10:00Z"/>
              <w:color w:val="FF0000"/>
            </w:rPr>
          </w:rPrChange>
        </w:rPr>
      </w:pPr>
      <w:moveTo w:id="671" w:author="PCep" w:date="2021-03-15T16:10:00Z">
        <w:r w:rsidRPr="008207A1">
          <w:rPr>
            <w:color w:val="FF0000"/>
          </w:rPr>
          <w:t>IHE ITI-42 is XML format for Cross-Enterprise Document Register Set-b messaging.</w:t>
        </w:r>
        <w:r>
          <w:rPr>
            <w:color w:val="FF0000"/>
          </w:rPr>
          <w:t xml:space="preserve"> &lt;</w:t>
        </w:r>
        <w:proofErr w:type="spellStart"/>
        <w:proofErr w:type="gramStart"/>
        <w:r>
          <w:rPr>
            <w:color w:val="FF0000"/>
          </w:rPr>
          <w:t>xml:DocumentRegisterSet</w:t>
        </w:r>
        <w:proofErr w:type="gramEnd"/>
        <w:r>
          <w:rPr>
            <w:color w:val="FF0000"/>
          </w:rPr>
          <w:t>-b</w:t>
        </w:r>
        <w:proofErr w:type="spellEnd"/>
        <w:r>
          <w:rPr>
            <w:color w:val="FF0000"/>
          </w:rPr>
          <w:t xml:space="preserve">&gt;. </w:t>
        </w:r>
      </w:moveTo>
    </w:p>
    <w:moveToRangeEnd w:id="664"/>
    <w:p w14:paraId="74958099" w14:textId="77777777" w:rsidR="001343C8" w:rsidRPr="000E219F" w:rsidRDefault="001343C8" w:rsidP="001343C8">
      <w:pPr>
        <w:ind w:firstLine="284"/>
        <w:jc w:val="both"/>
        <w:rPr>
          <w:ins w:id="672" w:author="Petnathean Julled" w:date="2021-02-07T20:16:00Z"/>
          <w:rPrChange w:id="673" w:author="Petnathean Julled" w:date="2021-02-28T16:09:00Z">
            <w:rPr>
              <w:ins w:id="674" w:author="Petnathean Julled" w:date="2021-02-07T20:16:00Z"/>
              <w:color w:val="FF0000"/>
              <w:lang w:val="en-US"/>
            </w:rPr>
          </w:rPrChange>
        </w:rPr>
        <w:pPrChange w:id="675" w:author="PCep" w:date="2021-03-15T16:10:00Z">
          <w:pPr>
            <w:pStyle w:val="BodyText"/>
          </w:pPr>
        </w:pPrChange>
      </w:pPr>
    </w:p>
    <w:p w14:paraId="5092B1A1" w14:textId="113C932E" w:rsidR="0022367A" w:rsidDel="004A4973" w:rsidRDefault="005F075D" w:rsidP="0022367A">
      <w:pPr>
        <w:pStyle w:val="Heading2"/>
        <w:rPr>
          <w:ins w:id="676" w:author="Petnathean Julled" w:date="2021-02-07T20:16:00Z"/>
          <w:moveFrom w:id="677" w:author="PCep" w:date="2021-03-15T16:24:00Z"/>
          <w:color w:val="FF0000"/>
        </w:rPr>
      </w:pPr>
      <w:moveFromRangeStart w:id="678" w:author="PCep" w:date="2021-03-15T16:24:00Z" w:name="move66717878"/>
      <w:moveFrom w:id="679" w:author="PCep" w:date="2021-03-15T16:24:00Z">
        <w:ins w:id="680" w:author="Petnathean Julled" w:date="2021-02-07T20:20:00Z">
          <w:r w:rsidDel="004A4973">
            <w:rPr>
              <w:color w:val="FF0000"/>
            </w:rPr>
            <w:t xml:space="preserve">Implementing Document Search function over </w:t>
          </w:r>
        </w:ins>
        <w:ins w:id="681" w:author="Petnathean Julled" w:date="2021-03-04T15:11:00Z">
          <w:r w:rsidR="00E37858" w:rsidDel="004A4973">
            <w:rPr>
              <w:color w:val="FF0000"/>
            </w:rPr>
            <w:t>smart-contract</w:t>
          </w:r>
        </w:ins>
        <w:ins w:id="682" w:author="Petnathean Julled" w:date="2021-02-07T20:16:00Z">
          <w:r w:rsidR="0022367A" w:rsidDel="004A4973">
            <w:rPr>
              <w:color w:val="FF0000"/>
            </w:rPr>
            <w:t xml:space="preserve"> </w:t>
          </w:r>
        </w:ins>
      </w:moveFrom>
    </w:p>
    <w:p w14:paraId="36D97CBA" w14:textId="68B998CA" w:rsidR="0022367A" w:rsidDel="004A4973" w:rsidRDefault="0022367A" w:rsidP="00961E28">
      <w:pPr>
        <w:pStyle w:val="BodyText"/>
        <w:rPr>
          <w:ins w:id="683" w:author="Petnathean Julled" w:date="2021-02-07T20:20:00Z"/>
          <w:moveFrom w:id="684" w:author="PCep" w:date="2021-03-15T16:24:00Z"/>
          <w:color w:val="FF0000"/>
          <w:lang w:val="en-US"/>
        </w:rPr>
      </w:pPr>
      <w:moveFrom w:id="685" w:author="PCep" w:date="2021-03-15T16:24:00Z">
        <w:ins w:id="686" w:author="Petnathean Julled" w:date="2021-02-07T20:17:00Z">
          <w:r w:rsidDel="004A4973">
            <w:rPr>
              <w:color w:val="FF0000"/>
              <w:lang w:val="en-US"/>
            </w:rPr>
            <w:t>As required in IHE ITI Framework</w:t>
          </w:r>
        </w:ins>
        <w:ins w:id="687" w:author="Petnathean Julled" w:date="2021-02-07T20:19:00Z">
          <w:r w:rsidR="005F075D" w:rsidDel="004A4973">
            <w:rPr>
              <w:color w:val="FF0000"/>
              <w:lang w:val="en-US"/>
            </w:rPr>
            <w:t>,</w:t>
          </w:r>
        </w:ins>
        <w:ins w:id="688" w:author="Petnathean Julled" w:date="2021-02-07T20:17:00Z">
          <w:r w:rsidDel="004A4973">
            <w:rPr>
              <w:color w:val="FF0000"/>
              <w:lang w:val="en-US"/>
            </w:rPr>
            <w:t xml:space="preserve"> Document Registry Actor </w:t>
          </w:r>
        </w:ins>
        <w:ins w:id="689" w:author="Petnathean Julled" w:date="2021-02-07T20:18:00Z">
          <w:r w:rsidDel="004A4973">
            <w:rPr>
              <w:color w:val="FF0000"/>
              <w:lang w:val="en-US"/>
            </w:rPr>
            <w:t>must be able to response to query from Document Consumer</w:t>
          </w:r>
          <w:r w:rsidR="003C3AAB" w:rsidDel="004A4973">
            <w:rPr>
              <w:color w:val="FF0000"/>
              <w:lang w:val="en-US"/>
            </w:rPr>
            <w:t xml:space="preserve"> by returning MET</w:t>
          </w:r>
        </w:ins>
        <w:ins w:id="690" w:author="Petnathean Julled" w:date="2021-02-07T20:19:00Z">
          <w:r w:rsidR="003C3AAB" w:rsidDel="004A4973">
            <w:rPr>
              <w:color w:val="FF0000"/>
              <w:lang w:val="en-US"/>
            </w:rPr>
            <w:t>A-data attributes of registered document with matched with the query to the consumer.</w:t>
          </w:r>
          <w:r w:rsidR="005F075D" w:rsidDel="004A4973">
            <w:rPr>
              <w:color w:val="FF0000"/>
              <w:lang w:val="en-US"/>
            </w:rPr>
            <w:t xml:space="preserve"> </w:t>
          </w:r>
        </w:ins>
      </w:moveFrom>
    </w:p>
    <w:moveFromRangeEnd w:id="678"/>
    <w:p w14:paraId="49D5866B" w14:textId="7D58F02A" w:rsidR="002B6ED1" w:rsidRDefault="002B6ED1" w:rsidP="002B6ED1">
      <w:pPr>
        <w:pStyle w:val="Heading2"/>
        <w:rPr>
          <w:ins w:id="691" w:author="Petnathean Julled" w:date="2021-02-07T20:20:00Z"/>
          <w:color w:val="FF0000"/>
        </w:rPr>
      </w:pPr>
      <w:ins w:id="692" w:author="Petnathean Julled" w:date="2021-02-07T20:20:00Z">
        <w:r>
          <w:rPr>
            <w:color w:val="FF0000"/>
          </w:rPr>
          <w:t xml:space="preserve">Implementing </w:t>
        </w:r>
      </w:ins>
      <w:ins w:id="693" w:author="Petnathean Julled" w:date="2021-02-07T20:21:00Z">
        <w:r>
          <w:rPr>
            <w:color w:val="FF0000"/>
          </w:rPr>
          <w:t>IHE ITI-18 transactions interpreter</w:t>
        </w:r>
      </w:ins>
      <w:ins w:id="694" w:author="Petnathean Julled" w:date="2021-02-07T20:20:00Z">
        <w:r>
          <w:rPr>
            <w:color w:val="FF0000"/>
          </w:rPr>
          <w:t xml:space="preserve"> </w:t>
        </w:r>
      </w:ins>
    </w:p>
    <w:p w14:paraId="6AF165A6" w14:textId="1F9B2794" w:rsidR="002B6ED1" w:rsidRDefault="002B6ED1" w:rsidP="00961E28">
      <w:pPr>
        <w:pStyle w:val="BodyText"/>
        <w:rPr>
          <w:ins w:id="695" w:author="Petnathean Julled" w:date="2021-02-07T20:24:00Z"/>
          <w:color w:val="FF0000"/>
          <w:lang w:val="en-US"/>
        </w:rPr>
      </w:pPr>
      <w:ins w:id="696" w:author="Petnathean Julled" w:date="2021-02-07T20:24:00Z">
        <w:r>
          <w:rPr>
            <w:color w:val="FF0000"/>
            <w:lang w:val="en-US"/>
          </w:rPr>
          <w:t>&lt;</w:t>
        </w:r>
        <w:proofErr w:type="spellStart"/>
        <w:proofErr w:type="gramStart"/>
        <w:r>
          <w:rPr>
            <w:color w:val="FF0000"/>
            <w:lang w:val="en-US"/>
          </w:rPr>
          <w:t>adhoc:QueryResponse</w:t>
        </w:r>
        <w:proofErr w:type="spellEnd"/>
        <w:proofErr w:type="gramEnd"/>
        <w:r>
          <w:rPr>
            <w:color w:val="FF0000"/>
            <w:lang w:val="en-US"/>
          </w:rPr>
          <w:t>&gt;</w:t>
        </w:r>
      </w:ins>
    </w:p>
    <w:p w14:paraId="55BC3556" w14:textId="77777777" w:rsidR="00270605" w:rsidRDefault="002B6ED1" w:rsidP="002B6ED1">
      <w:pPr>
        <w:pStyle w:val="Heading2"/>
        <w:rPr>
          <w:ins w:id="697" w:author="Petnathean Julled" w:date="2021-02-07T20:29:00Z"/>
          <w:color w:val="FF0000"/>
        </w:rPr>
      </w:pPr>
      <w:ins w:id="698" w:author="Petnathean Julled" w:date="2021-02-07T20:24:00Z">
        <w:r>
          <w:rPr>
            <w:color w:val="FF0000"/>
          </w:rPr>
          <w:t xml:space="preserve">Define XDS Document </w:t>
        </w:r>
      </w:ins>
      <w:ins w:id="699" w:author="Petnathean Julled" w:date="2021-02-07T20:29:00Z">
        <w:r w:rsidR="00270605">
          <w:rPr>
            <w:color w:val="FF0000"/>
          </w:rPr>
          <w:t>Consumer Actor</w:t>
        </w:r>
      </w:ins>
    </w:p>
    <w:p w14:paraId="1D11922D" w14:textId="5B57E78C" w:rsidR="002B6ED1" w:rsidRDefault="00270605" w:rsidP="002B6ED1">
      <w:pPr>
        <w:pStyle w:val="Heading2"/>
        <w:rPr>
          <w:ins w:id="700" w:author="Petnathean Julled" w:date="2021-02-07T20:30:00Z"/>
          <w:color w:val="FF0000"/>
        </w:rPr>
      </w:pPr>
      <w:ins w:id="701" w:author="Petnathean Julled" w:date="2021-02-07T20:29:00Z">
        <w:r>
          <w:rPr>
            <w:color w:val="FF0000"/>
          </w:rPr>
          <w:t>I</w:t>
        </w:r>
      </w:ins>
      <w:ins w:id="702" w:author="Petnathean Julled" w:date="2021-02-07T20:30:00Z">
        <w:r>
          <w:rPr>
            <w:color w:val="FF0000"/>
          </w:rPr>
          <w:t>mplementing IHE ITI-18 transaction composer</w:t>
        </w:r>
      </w:ins>
    </w:p>
    <w:p w14:paraId="1676188E" w14:textId="5011DAAC" w:rsidR="00A65301" w:rsidRPr="00A65301" w:rsidRDefault="00270605">
      <w:pPr>
        <w:pStyle w:val="Heading2"/>
        <w:rPr>
          <w:ins w:id="703" w:author="Petnathean Julled" w:date="2021-02-07T20:30:00Z"/>
          <w:color w:val="FF0000"/>
        </w:rPr>
      </w:pPr>
      <w:ins w:id="704" w:author="Petnathean Julled" w:date="2021-02-07T20:30:00Z">
        <w:r>
          <w:rPr>
            <w:color w:val="FF0000"/>
          </w:rPr>
          <w:t xml:space="preserve">Implementing UI for demonstration </w:t>
        </w:r>
      </w:ins>
    </w:p>
    <w:p w14:paraId="03E831A4" w14:textId="19A1426F" w:rsidR="00A65301" w:rsidRPr="00FE6516" w:rsidRDefault="009B34CE" w:rsidP="00A65301">
      <w:pPr>
        <w:pStyle w:val="Heading2"/>
        <w:rPr>
          <w:ins w:id="705" w:author="Petnathean Julled" w:date="2021-02-21T12:04:00Z"/>
          <w:color w:val="FF0000"/>
        </w:rPr>
      </w:pPr>
      <w:ins w:id="706" w:author="Petnathean Julled" w:date="2021-02-21T12:04:00Z">
        <w:r>
          <w:rPr>
            <w:color w:val="FF0000"/>
          </w:rPr>
          <w:t>Performance Evaluat</w:t>
        </w:r>
      </w:ins>
      <w:ins w:id="707" w:author="Petnathean Julled" w:date="2021-02-21T12:05:00Z">
        <w:r>
          <w:rPr>
            <w:color w:val="FF0000"/>
          </w:rPr>
          <w:t>io</w:t>
        </w:r>
      </w:ins>
      <w:ins w:id="708" w:author="Petnathean Julled" w:date="2021-02-21T12:04:00Z">
        <w:r>
          <w:rPr>
            <w:color w:val="FF0000"/>
          </w:rPr>
          <w:t>n</w:t>
        </w:r>
        <w:r w:rsidR="00A65301">
          <w:rPr>
            <w:color w:val="FF0000"/>
          </w:rPr>
          <w:t xml:space="preserve"> </w:t>
        </w:r>
      </w:ins>
    </w:p>
    <w:p w14:paraId="565AC5C4" w14:textId="77777777" w:rsidR="00270605" w:rsidRPr="00270605" w:rsidRDefault="00270605">
      <w:pPr>
        <w:rPr>
          <w:ins w:id="709" w:author="Petnathean Julled" w:date="2021-02-07T20:24:00Z"/>
          <w:rPrChange w:id="710" w:author="Petnathean Julled" w:date="2021-02-07T20:30:00Z">
            <w:rPr>
              <w:ins w:id="711" w:author="Petnathean Julled" w:date="2021-02-07T20:24:00Z"/>
              <w:color w:val="FF0000"/>
            </w:rPr>
          </w:rPrChange>
        </w:rPr>
        <w:pPrChange w:id="712" w:author="Petnathean Julled" w:date="2021-02-07T20:30:00Z">
          <w:pPr>
            <w:pStyle w:val="Heading2"/>
          </w:pPr>
        </w:pPrChange>
      </w:pPr>
    </w:p>
    <w:p w14:paraId="1E4A2246" w14:textId="77777777" w:rsidR="002B6ED1" w:rsidRPr="00F827F1" w:rsidRDefault="002B6ED1" w:rsidP="00961E28">
      <w:pPr>
        <w:pStyle w:val="BodyText"/>
        <w:rPr>
          <w:color w:val="FF0000"/>
          <w:lang w:val="en-US"/>
          <w:rPrChange w:id="713" w:author="Petnathean Julled" w:date="2021-02-07T20:07:00Z">
            <w:rPr>
              <w:lang w:val="en-US"/>
            </w:rPr>
          </w:rPrChange>
        </w:rPr>
      </w:pPr>
    </w:p>
    <w:p w14:paraId="108E2922" w14:textId="4A2291DF" w:rsidR="002A70B2" w:rsidRDefault="002A70B2" w:rsidP="00C32204">
      <w:pPr>
        <w:pStyle w:val="Heading1"/>
      </w:pPr>
      <w:commentRangeStart w:id="714"/>
      <w:r>
        <w:t>C</w:t>
      </w:r>
      <w:r w:rsidR="003B0E7A">
        <w:t>onclusion</w:t>
      </w:r>
      <w:commentRangeEnd w:id="714"/>
      <w:r w:rsidR="00CB3147">
        <w:rPr>
          <w:rStyle w:val="CommentReference"/>
          <w:smallCaps w:val="0"/>
          <w:noProof w:val="0"/>
        </w:rPr>
        <w:commentReference w:id="714"/>
      </w:r>
    </w:p>
    <w:p w14:paraId="4AC61D3A" w14:textId="17220E60" w:rsidR="00C32204" w:rsidRDefault="00C32204" w:rsidP="00C32204">
      <w:pPr>
        <w:pStyle w:val="Heading1"/>
      </w:pPr>
      <w:r>
        <w:t>discussion</w:t>
      </w:r>
    </w:p>
    <w:p w14:paraId="273A7768" w14:textId="68ECF88A" w:rsidR="0040443F"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w:t>
      </w:r>
      <w:ins w:id="715" w:author="Petnathean Julled" w:date="2021-03-08T05:13:00Z">
        <w:r w:rsidR="00E5727D" w:rsidRPr="00E5727D">
          <w:rPr>
            <w:lang w:val="en-US"/>
            <w:rPrChange w:id="716" w:author="Petnathean Julled" w:date="2021-03-08T05:14:00Z">
              <w:rPr>
                <w:color w:val="FF0000"/>
                <w:lang w:val="en-US"/>
              </w:rPr>
            </w:rPrChange>
          </w:rPr>
          <w:t>health information sharing amongst healthcare industry</w:t>
        </w:r>
      </w:ins>
      <w:commentRangeStart w:id="717"/>
      <w:commentRangeStart w:id="718"/>
      <w:del w:id="719" w:author="Petnathean Julled" w:date="2021-03-08T05:13:00Z">
        <w:r w:rsidRPr="00E5727D" w:rsidDel="00E5727D">
          <w:rPr>
            <w:lang w:val="en-US"/>
          </w:rPr>
          <w:delText>the scenario</w:delText>
        </w:r>
      </w:del>
      <w:r w:rsidRPr="00E5727D">
        <w:rPr>
          <w:lang w:val="en-US"/>
        </w:rPr>
        <w:t xml:space="preserve"> </w:t>
      </w:r>
      <w:commentRangeEnd w:id="717"/>
      <w:r w:rsidR="007741A6" w:rsidRPr="00026536">
        <w:rPr>
          <w:rStyle w:val="CommentReference"/>
          <w:spacing w:val="0"/>
          <w:lang w:val="en-US" w:eastAsia="en-US"/>
        </w:rPr>
        <w:commentReference w:id="717"/>
      </w:r>
      <w:commentRangeEnd w:id="718"/>
      <w:r w:rsidR="00E5727D">
        <w:rPr>
          <w:rStyle w:val="CommentReference"/>
          <w:spacing w:val="0"/>
          <w:lang w:val="en-US" w:eastAsia="en-US"/>
        </w:rPr>
        <w:commentReference w:id="718"/>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0BACAD00" w14:textId="4C5F87EB" w:rsidR="009303D9" w:rsidRPr="005B520E" w:rsidRDefault="005C30C9" w:rsidP="005C30C9">
      <w:pPr>
        <w:pStyle w:val="Heading1"/>
      </w:pPr>
      <w:r>
        <w:t>References</w:t>
      </w:r>
    </w:p>
    <w:p w14:paraId="0202123E" w14:textId="35834832" w:rsidR="00071322" w:rsidRPr="00071322" w:rsidRDefault="00A578E5" w:rsidP="0007132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D. H. Interoperability, “Digital Healthcare Interoperability,” no. October, 2016.</w:t>
      </w:r>
    </w:p>
    <w:p w14:paraId="248275A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interoperability-matters/ (accessed Apr. 27, 2019).</w:t>
      </w:r>
    </w:p>
    <w:p w14:paraId="7A639A3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lastRenderedPageBreak/>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2018/ (accessed Apr. 27, 2019).</w:t>
      </w:r>
    </w:p>
    <w:p w14:paraId="12326BE0"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8]</w:t>
      </w:r>
      <w:r w:rsidRPr="00071322">
        <w:rPr>
          <w:noProof/>
          <w:sz w:val="16"/>
          <w:szCs w:val="24"/>
        </w:rPr>
        <w:tab/>
        <w:t>“The 10 Biggest Healthcare Data Breaches of 2019, So Far.” https://healthitsecurity.com/news/the-10-biggest-healthcare-data-breaches-of-2019-so-far (accessed Mar. 04, 2021).</w:t>
      </w:r>
    </w:p>
    <w:p w14:paraId="306FB67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blockchain-5a4aff025d38 (accessed Oct. 29, 2018).</w:t>
      </w:r>
    </w:p>
    <w:p w14:paraId="04C4A19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5]</w:t>
      </w:r>
      <w:r w:rsidRPr="00071322">
        <w:rPr>
          <w:noProof/>
          <w:sz w:val="16"/>
          <w:szCs w:val="24"/>
        </w:rPr>
        <w:tab/>
        <w:t xml:space="preserve">D. Yaga, P. Mell, N. Roby, and K. Scarfone, “Blockchain 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w:t>
      </w:r>
      <w:r w:rsidRPr="00071322">
        <w:rPr>
          <w:noProof/>
          <w:sz w:val="16"/>
          <w:szCs w:val="24"/>
        </w:rPr>
        <w:t>smart-contracts-solidity.asciidoc#what-is-a-smart-contract (accessed Aug. 23, 2020).</w:t>
      </w:r>
    </w:p>
    <w:p w14:paraId="2320ED0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7]</w:t>
      </w:r>
      <w:r w:rsidRPr="00071322">
        <w:rPr>
          <w:noProof/>
          <w:sz w:val="16"/>
          <w:szCs w:val="24"/>
        </w:rPr>
        <w:tab/>
        <w:t>V. Buterin, “A NEXT GENERATION SMART CONTRACT &amp; DECENTRALIZED APPLICATION PLATFORM.”</w:t>
      </w:r>
    </w:p>
    <w:p w14:paraId="4131A7D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8]</w:t>
      </w:r>
      <w:r w:rsidRPr="00071322">
        <w:rPr>
          <w:noProof/>
          <w:sz w:val="16"/>
          <w:szCs w:val="24"/>
        </w:rPr>
        <w:tab/>
        <w:t xml:space="preserve">K. Peterson, R. Deeduvanu, P. Kanjamala, and K. Boles, “A 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2]</w:t>
      </w:r>
      <w:r w:rsidRPr="00071322">
        <w:rPr>
          <w:noProof/>
          <w:sz w:val="16"/>
          <w:szCs w:val="24"/>
        </w:rPr>
        <w:tab/>
        <w:t xml:space="preserve">D. Mingxiao, M. Xiaofeng, Z. Zhe, W. Xiangwei, and C. Qijun, “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071322">
      <w:pPr>
        <w:widowControl w:val="0"/>
        <w:autoSpaceDE w:val="0"/>
        <w:autoSpaceDN w:val="0"/>
        <w:adjustRightInd w:val="0"/>
        <w:ind w:left="640" w:hanging="640"/>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8" w:author="Pat Mongkolwat" w:date="2020-11-15T13:52:00Z" w:initials="PM">
    <w:p w14:paraId="73D38B13" w14:textId="10F61881" w:rsidR="008E0799" w:rsidRDefault="008E0799">
      <w:pPr>
        <w:pStyle w:val="CommentText"/>
      </w:pPr>
      <w:r>
        <w:rPr>
          <w:rStyle w:val="CommentReference"/>
        </w:rPr>
        <w:annotationRef/>
      </w:r>
      <w:r>
        <w:t>Should update to 2020. Get more information here with references</w:t>
      </w:r>
    </w:p>
  </w:comment>
  <w:comment w:id="119" w:author="Petnathean Julled" w:date="2021-03-04T14:40:00Z" w:initials="PJ">
    <w:p w14:paraId="08ADA7C1" w14:textId="730D261C" w:rsidR="008E0799" w:rsidRDefault="008E0799">
      <w:pPr>
        <w:pStyle w:val="CommentText"/>
      </w:pPr>
      <w:r>
        <w:rPr>
          <w:rStyle w:val="CommentReference"/>
        </w:rPr>
        <w:annotationRef/>
      </w:r>
      <w:r>
        <w:t>Updated to 2019 and 2020</w:t>
      </w:r>
    </w:p>
  </w:comment>
  <w:comment w:id="141" w:author="Pat Mongkolwat" w:date="2020-11-15T13:53:00Z" w:initials="PM">
    <w:p w14:paraId="24359B01" w14:textId="3E92EA4E" w:rsidR="008E0799" w:rsidRDefault="008E0799">
      <w:pPr>
        <w:pStyle w:val="CommentText"/>
      </w:pPr>
      <w:r>
        <w:rPr>
          <w:rStyle w:val="CommentReference"/>
        </w:rPr>
        <w:annotationRef/>
      </w:r>
      <w:r>
        <w:t>Again need 2020 or 2019</w:t>
      </w:r>
    </w:p>
  </w:comment>
  <w:comment w:id="156" w:author="Pat Mongkolwat" w:date="2020-11-15T13:56:00Z" w:initials="PM">
    <w:p w14:paraId="1B92C6C5" w14:textId="25EB72AE" w:rsidR="008E0799" w:rsidRDefault="008E0799">
      <w:pPr>
        <w:pStyle w:val="CommentText"/>
      </w:pPr>
      <w:r>
        <w:rPr>
          <w:rStyle w:val="CommentReference"/>
        </w:rPr>
        <w:annotationRef/>
      </w:r>
      <w:r>
        <w:t>References or what are the cases?</w:t>
      </w:r>
    </w:p>
  </w:comment>
  <w:comment w:id="157" w:author="Petnathean Julled" w:date="2021-03-04T14:54:00Z" w:initials="PJ">
    <w:p w14:paraId="594021B6" w14:textId="56176420" w:rsidR="008E0799" w:rsidRDefault="008E0799">
      <w:pPr>
        <w:pStyle w:val="CommentText"/>
      </w:pPr>
      <w:r>
        <w:rPr>
          <w:rStyle w:val="CommentReference"/>
        </w:rPr>
        <w:annotationRef/>
      </w:r>
      <w:r>
        <w:t>Added recent case during COVID-19 pandemic for example</w:t>
      </w:r>
    </w:p>
  </w:comment>
  <w:comment w:id="177" w:author="Pat Mongkolwat" w:date="2020-11-15T13:55:00Z" w:initials="PM">
    <w:p w14:paraId="088EB83F" w14:textId="459E0814" w:rsidR="008E0799" w:rsidRDefault="008E0799">
      <w:pPr>
        <w:pStyle w:val="CommentText"/>
      </w:pPr>
      <w:r>
        <w:rPr>
          <w:rStyle w:val="CommentReference"/>
        </w:rPr>
        <w:annotationRef/>
      </w:r>
      <w:r>
        <w:t>Which application areas?</w:t>
      </w:r>
    </w:p>
  </w:comment>
  <w:comment w:id="178" w:author="Petnathean Julled" w:date="2021-03-04T14:58:00Z" w:initials="PJ">
    <w:p w14:paraId="03A1999D" w14:textId="44B698F0" w:rsidR="008E0799" w:rsidRDefault="008E0799">
      <w:pPr>
        <w:pStyle w:val="CommentText"/>
      </w:pPr>
      <w:r>
        <w:rPr>
          <w:rStyle w:val="CommentReference"/>
        </w:rPr>
        <w:annotationRef/>
      </w:r>
      <w:r>
        <w:t xml:space="preserve">By this sentence, I want to tell that this </w:t>
      </w:r>
      <w:r>
        <w:t>smartcontract allow usage of Blockchain outside cryptocurrency. There are wide variety of applications, almost infinite possibilities.</w:t>
      </w:r>
    </w:p>
  </w:comment>
  <w:comment w:id="232" w:author="Pat Mongkolwat" w:date="2020-11-15T14:15:00Z" w:initials="PM">
    <w:p w14:paraId="18FBC9DD" w14:textId="6CCADBC8" w:rsidR="008E0799" w:rsidRDefault="008E0799">
      <w:pPr>
        <w:pStyle w:val="CommentText"/>
      </w:pPr>
      <w:r>
        <w:rPr>
          <w:rStyle w:val="CommentReference"/>
        </w:rPr>
        <w:annotationRef/>
      </w:r>
      <w:r>
        <w:t xml:space="preserve">How can it be secure? I </w:t>
      </w:r>
      <w:r>
        <w:t>don’t see it.</w:t>
      </w:r>
    </w:p>
  </w:comment>
  <w:comment w:id="233" w:author="Petnathean Julled" w:date="2021-03-01T04:05:00Z" w:initials="SP">
    <w:p w14:paraId="54C3FC30" w14:textId="5F8A0951" w:rsidR="008E0799" w:rsidRDefault="008E0799">
      <w:pPr>
        <w:pStyle w:val="CommentText"/>
      </w:pPr>
      <w:r>
        <w:rPr>
          <w:rStyle w:val="CommentReference"/>
        </w:rPr>
        <w:annotationRef/>
      </w:r>
      <w:r>
        <w:t xml:space="preserve">Removed secure and move it to the part related to our design combining </w:t>
      </w:r>
      <w:r>
        <w:t>XDS.b with Blockchain.</w:t>
      </w:r>
    </w:p>
  </w:comment>
  <w:comment w:id="303" w:author="Pat Mongkolwat" w:date="2020-11-15T14:37:00Z" w:initials="PM">
    <w:p w14:paraId="4581AEFC" w14:textId="137A1499" w:rsidR="008E0799" w:rsidRDefault="008E0799">
      <w:pPr>
        <w:pStyle w:val="CommentText"/>
      </w:pPr>
      <w:r>
        <w:rPr>
          <w:rStyle w:val="CommentReference"/>
        </w:rPr>
        <w:annotationRef/>
      </w:r>
      <w:r>
        <w:t>Examples?</w:t>
      </w:r>
    </w:p>
  </w:comment>
  <w:comment w:id="304" w:author="Petnathean Julled" w:date="2021-03-04T15:05:00Z" w:initials="PJ">
    <w:p w14:paraId="7FD04EEB" w14:textId="0A9E1B8D" w:rsidR="008E0799" w:rsidRDefault="008E0799">
      <w:pPr>
        <w:pStyle w:val="CommentText"/>
      </w:pPr>
      <w:r>
        <w:rPr>
          <w:rStyle w:val="CommentReference"/>
        </w:rPr>
        <w:annotationRef/>
      </w:r>
      <w:r>
        <w:t>Added examples</w:t>
      </w:r>
    </w:p>
  </w:comment>
  <w:comment w:id="355"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366"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367" w:author="Petnathean Julled"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409" w:author="Pat Mongkolwat" w:date="2020-11-15T15:00:00Z" w:initials="PM">
    <w:p w14:paraId="2EAB52A4" w14:textId="77777777" w:rsidR="008E0799" w:rsidRDefault="008E0799">
      <w:pPr>
        <w:pStyle w:val="CommentText"/>
      </w:pPr>
      <w:r>
        <w:rPr>
          <w:rStyle w:val="CommentReference"/>
        </w:rPr>
        <w:annotationRef/>
      </w:r>
      <w:r>
        <w:t>See my comment above. You may have to offer security protection for the source of documents.</w:t>
      </w:r>
    </w:p>
    <w:p w14:paraId="7F3E46EA" w14:textId="4E730C4A" w:rsidR="008E0799" w:rsidRDefault="008E0799">
      <w:pPr>
        <w:pStyle w:val="CommentText"/>
      </w:pPr>
    </w:p>
  </w:comment>
  <w:comment w:id="410" w:author="Petnathean Julled" w:date="2021-03-08T05:06:00Z" w:initials="PJ">
    <w:p w14:paraId="310F21C2" w14:textId="2A205451" w:rsidR="008E0799" w:rsidRDefault="008E0799">
      <w:pPr>
        <w:pStyle w:val="CommentText"/>
      </w:pPr>
      <w:r>
        <w:rPr>
          <w:rStyle w:val="CommentReference"/>
        </w:rPr>
        <w:annotationRef/>
      </w:r>
      <w:r>
        <w:t>Providing more detail following our idea of using other Blockchain network members as alternative data backup.</w:t>
      </w:r>
    </w:p>
  </w:comment>
  <w:comment w:id="419" w:author="Pat Mongkolwat" w:date="2020-11-15T15:02:00Z" w:initials="PM">
    <w:p w14:paraId="7D8E3CA9" w14:textId="68D05105" w:rsidR="008E0799" w:rsidRDefault="008E0799">
      <w:pPr>
        <w:pStyle w:val="CommentText"/>
      </w:pPr>
      <w:r>
        <w:rPr>
          <w:rStyle w:val="CommentReference"/>
        </w:rPr>
        <w:annotationRef/>
      </w:r>
      <w:r>
        <w:t>What and how?</w:t>
      </w:r>
    </w:p>
  </w:comment>
  <w:comment w:id="420" w:author="Petnathean Julled" w:date="2021-03-08T05:10:00Z" w:initials="PJ">
    <w:p w14:paraId="5DF3D405" w14:textId="33AB7797" w:rsidR="008E0799" w:rsidRDefault="008E0799">
      <w:pPr>
        <w:pStyle w:val="CommentText"/>
      </w:pPr>
      <w:r>
        <w:rPr>
          <w:rStyle w:val="CommentReference"/>
        </w:rPr>
        <w:annotationRef/>
      </w:r>
      <w:r>
        <w:t>I re-write the sentence before this one to clarify the meaning.</w:t>
      </w:r>
    </w:p>
  </w:comment>
  <w:comment w:id="426" w:author="Pat Mongkolwat" w:date="2020-11-15T15:03:00Z" w:initials="PM">
    <w:p w14:paraId="5275A870" w14:textId="0E17B858" w:rsidR="008E0799" w:rsidRDefault="008E0799">
      <w:pPr>
        <w:pStyle w:val="CommentText"/>
      </w:pPr>
      <w:r>
        <w:rPr>
          <w:rStyle w:val="CommentReference"/>
        </w:rPr>
        <w:annotationRef/>
      </w:r>
      <w:r>
        <w:t>Need more information.</w:t>
      </w:r>
    </w:p>
  </w:comment>
  <w:comment w:id="427" w:author="Petnathean Julled" w:date="2021-03-01T03:16:00Z" w:initials="SP">
    <w:p w14:paraId="05B657A9" w14:textId="129BE801" w:rsidR="008E0799" w:rsidRDefault="008E0799">
      <w:pPr>
        <w:pStyle w:val="CommentText"/>
      </w:pPr>
      <w:r>
        <w:rPr>
          <w:rStyle w:val="CommentReference"/>
        </w:rPr>
        <w:annotationRef/>
      </w:r>
      <w:r>
        <w:t>Detail for implementation section added.</w:t>
      </w:r>
    </w:p>
  </w:comment>
  <w:comment w:id="428" w:author="Petnathean Julled" w:date="2021-03-01T03:16:00Z" w:initials="SP">
    <w:p w14:paraId="02203B78" w14:textId="29961A8D" w:rsidR="008E0799" w:rsidRDefault="008E0799">
      <w:pPr>
        <w:pStyle w:val="CommentText"/>
      </w:pPr>
      <w:r>
        <w:rPr>
          <w:rStyle w:val="CommentReference"/>
        </w:rPr>
        <w:annotationRef/>
      </w:r>
    </w:p>
  </w:comment>
  <w:comment w:id="714" w:author="Pat Mongkolwat" w:date="2020-11-15T15:05:00Z" w:initials="PM">
    <w:p w14:paraId="387FFA3F" w14:textId="390B0F0E" w:rsidR="008E0799" w:rsidRDefault="008E0799">
      <w:pPr>
        <w:pStyle w:val="CommentText"/>
      </w:pPr>
      <w:r>
        <w:rPr>
          <w:rStyle w:val="CommentReference"/>
        </w:rPr>
        <w:annotationRef/>
      </w:r>
      <w:r>
        <w:t>You should provide the Git location and instructions to install your work.</w:t>
      </w:r>
    </w:p>
  </w:comment>
  <w:comment w:id="717" w:author="Pat Mongkolwat" w:date="2020-11-15T15:06:00Z" w:initials="PM">
    <w:p w14:paraId="512995BE" w14:textId="123EDEFF" w:rsidR="008E0799" w:rsidRDefault="008E0799">
      <w:pPr>
        <w:pStyle w:val="CommentText"/>
      </w:pPr>
      <w:r>
        <w:rPr>
          <w:rStyle w:val="CommentReference"/>
        </w:rPr>
        <w:annotationRef/>
      </w:r>
      <w:r>
        <w:t>What?</w:t>
      </w:r>
    </w:p>
  </w:comment>
  <w:comment w:id="718" w:author="Petnathean Julled" w:date="2021-03-08T05:14:00Z" w:initials="PJ">
    <w:p w14:paraId="6607A61D" w14:textId="0F56C421" w:rsidR="008E0799" w:rsidRDefault="008E0799">
      <w:pPr>
        <w:pStyle w:val="CommentText"/>
      </w:pPr>
      <w:r>
        <w:rPr>
          <w:rStyle w:val="CommentReference"/>
        </w:rPr>
        <w:annotationRef/>
      </w:r>
      <w:r>
        <w:t>Replaced the word “the scenario” with more clarify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D38B13" w15:done="0"/>
  <w15:commentEx w15:paraId="08ADA7C1" w15:paraIdParent="73D38B13" w15:done="0"/>
  <w15:commentEx w15:paraId="24359B01" w15:done="0"/>
  <w15:commentEx w15:paraId="1B92C6C5" w15:done="0"/>
  <w15:commentEx w15:paraId="594021B6" w15:paraIdParent="1B92C6C5" w15:done="0"/>
  <w15:commentEx w15:paraId="088EB83F" w15:done="0"/>
  <w15:commentEx w15:paraId="03A1999D" w15:paraIdParent="088EB83F" w15:done="0"/>
  <w15:commentEx w15:paraId="18FBC9DD" w15:done="0"/>
  <w15:commentEx w15:paraId="54C3FC30" w15:paraIdParent="18FBC9DD" w15:done="0"/>
  <w15:commentEx w15:paraId="4581AEFC" w15:done="0"/>
  <w15:commentEx w15:paraId="7FD04EEB" w15:paraIdParent="4581AEFC" w15:done="0"/>
  <w15:commentEx w15:paraId="13BE3CB4" w15:done="0"/>
  <w15:commentEx w15:paraId="0C752D9B" w15:done="0"/>
  <w15:commentEx w15:paraId="3F542B4C" w15:paraIdParent="0C752D9B" w15:done="0"/>
  <w15:commentEx w15:paraId="7F3E46EA" w15:done="0"/>
  <w15:commentEx w15:paraId="310F21C2" w15:paraIdParent="7F3E46EA" w15:done="0"/>
  <w15:commentEx w15:paraId="7D8E3CA9" w15:done="0"/>
  <w15:commentEx w15:paraId="5DF3D405" w15:paraIdParent="7D8E3CA9" w15:done="0"/>
  <w15:commentEx w15:paraId="5275A870" w15:done="0"/>
  <w15:commentEx w15:paraId="05B657A9" w15:paraIdParent="5275A870" w15:done="0"/>
  <w15:commentEx w15:paraId="02203B78" w15:paraIdParent="5275A870" w15:done="0"/>
  <w15:commentEx w15:paraId="387FFA3F" w15:done="0"/>
  <w15:commentEx w15:paraId="512995BE" w15:done="0"/>
  <w15:commentEx w15:paraId="6607A61D" w15:paraIdParent="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BB119" w16cex:dateUtc="2020-11-15T06:52:00Z"/>
  <w16cex:commentExtensible w16cex:durableId="23EB6FEC" w16cex:dateUtc="2021-03-04T07:40:00Z"/>
  <w16cex:commentExtensible w16cex:durableId="235BB168" w16cex:dateUtc="2020-11-15T06:53:00Z"/>
  <w16cex:commentExtensible w16cex:durableId="235BB211" w16cex:dateUtc="2020-11-15T06:56:00Z"/>
  <w16cex:commentExtensible w16cex:durableId="23EB7312" w16cex:dateUtc="2021-03-04T07:54:00Z"/>
  <w16cex:commentExtensible w16cex:durableId="235BB1E1" w16cex:dateUtc="2020-11-15T06:55:00Z"/>
  <w16cex:commentExtensible w16cex:durableId="23EB7406" w16cex:dateUtc="2021-03-04T07:58:00Z"/>
  <w16cex:commentExtensible w16cex:durableId="235BB68C" w16cex:dateUtc="2020-11-15T07:15:00Z"/>
  <w16cex:commentExtensible w16cex:durableId="23E6E69C" w16cex:dateUtc="2021-02-28T21:05:00Z"/>
  <w16cex:commentExtensible w16cex:durableId="235BBB91" w16cex:dateUtc="2020-11-15T07:37:00Z"/>
  <w16cex:commentExtensible w16cex:durableId="23EB75AC" w16cex:dateUtc="2021-03-04T08:05:00Z"/>
  <w16cex:commentExtensible w16cex:durableId="235BBD5F" w16cex:dateUtc="2020-11-15T07:44:00Z"/>
  <w16cex:commentExtensible w16cex:durableId="235BBE80" w16cex:dateUtc="2020-11-15T07:49:00Z"/>
  <w16cex:commentExtensible w16cex:durableId="23F02C0E" w16cex:dateUtc="2021-03-07T21:52:00Z"/>
  <w16cex:commentExtensible w16cex:durableId="235BC115" w16cex:dateUtc="2020-11-15T08:00:00Z"/>
  <w16cex:commentExtensible w16cex:durableId="23F02F4F" w16cex:dateUtc="2021-03-07T22:06:00Z"/>
  <w16cex:commentExtensible w16cex:durableId="235BC16C" w16cex:dateUtc="2020-11-15T08:02:00Z"/>
  <w16cex:commentExtensible w16cex:durableId="23F0305C" w16cex:dateUtc="2021-03-07T22:10:00Z"/>
  <w16cex:commentExtensible w16cex:durableId="235BC1C8" w16cex:dateUtc="2020-11-15T08:03:00Z"/>
  <w16cex:commentExtensible w16cex:durableId="23E6DB08" w16cex:dateUtc="2021-02-28T20:16:00Z"/>
  <w16cex:commentExtensible w16cex:durableId="23E6DB21" w16cex:dateUtc="2021-02-28T20:16:00Z"/>
  <w16cex:commentExtensible w16cex:durableId="235BC255" w16cex:dateUtc="2020-11-15T08:05:00Z"/>
  <w16cex:commentExtensible w16cex:durableId="235BC288" w16cex:dateUtc="2020-11-15T08:06:00Z"/>
  <w16cex:commentExtensible w16cex:durableId="23F0311C" w16cex:dateUtc="2021-03-0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D38B13" w16cid:durableId="235BB119"/>
  <w16cid:commentId w16cid:paraId="08ADA7C1" w16cid:durableId="23EB6FEC"/>
  <w16cid:commentId w16cid:paraId="24359B01" w16cid:durableId="235BB168"/>
  <w16cid:commentId w16cid:paraId="1B92C6C5" w16cid:durableId="235BB211"/>
  <w16cid:commentId w16cid:paraId="594021B6" w16cid:durableId="23EB7312"/>
  <w16cid:commentId w16cid:paraId="088EB83F" w16cid:durableId="235BB1E1"/>
  <w16cid:commentId w16cid:paraId="03A1999D" w16cid:durableId="23EB7406"/>
  <w16cid:commentId w16cid:paraId="18FBC9DD" w16cid:durableId="235BB68C"/>
  <w16cid:commentId w16cid:paraId="54C3FC30" w16cid:durableId="23E6E69C"/>
  <w16cid:commentId w16cid:paraId="4581AEFC" w16cid:durableId="235BBB91"/>
  <w16cid:commentId w16cid:paraId="7FD04EEB" w16cid:durableId="23EB75AC"/>
  <w16cid:commentId w16cid:paraId="13BE3CB4" w16cid:durableId="235BBD5F"/>
  <w16cid:commentId w16cid:paraId="0C752D9B" w16cid:durableId="235BBE80"/>
  <w16cid:commentId w16cid:paraId="3F542B4C" w16cid:durableId="23F02C0E"/>
  <w16cid:commentId w16cid:paraId="7F3E46EA" w16cid:durableId="235BC115"/>
  <w16cid:commentId w16cid:paraId="310F21C2" w16cid:durableId="23F02F4F"/>
  <w16cid:commentId w16cid:paraId="7D8E3CA9" w16cid:durableId="235BC16C"/>
  <w16cid:commentId w16cid:paraId="5DF3D405" w16cid:durableId="23F0305C"/>
  <w16cid:commentId w16cid:paraId="5275A870" w16cid:durableId="235BC1C8"/>
  <w16cid:commentId w16cid:paraId="05B657A9" w16cid:durableId="23E6DB08"/>
  <w16cid:commentId w16cid:paraId="02203B78" w16cid:durableId="23E6DB21"/>
  <w16cid:commentId w16cid:paraId="387FFA3F" w16cid:durableId="235BC255"/>
  <w16cid:commentId w16cid:paraId="512995BE" w16cid:durableId="235BC288"/>
  <w16cid:commentId w16cid:paraId="6607A61D" w16cid:durableId="23F0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E39F6A" w14:textId="77777777" w:rsidR="00BD74E5" w:rsidRDefault="00BD74E5" w:rsidP="001A3B3D">
      <w:r>
        <w:separator/>
      </w:r>
    </w:p>
  </w:endnote>
  <w:endnote w:type="continuationSeparator" w:id="0">
    <w:p w14:paraId="44C1B6B7" w14:textId="77777777" w:rsidR="00BD74E5" w:rsidRDefault="00BD74E5"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4FDC43" w14:textId="77777777" w:rsidR="00BD74E5" w:rsidRDefault="00BD74E5" w:rsidP="001A3B3D">
      <w:r>
        <w:separator/>
      </w:r>
    </w:p>
  </w:footnote>
  <w:footnote w:type="continuationSeparator" w:id="0">
    <w:p w14:paraId="2810DBB5" w14:textId="77777777" w:rsidR="00BD74E5" w:rsidRDefault="00BD74E5"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rson w15:author="Petnathean Julled">
    <w15:presenceInfo w15:providerId="Windows Live" w15:userId="0e2ce6bcdf9157df"/>
  </w15:person>
  <w15:person w15:author="PCep">
    <w15:presenceInfo w15:providerId="None" w15:userId="PCe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19A7"/>
    <w:rsid w:val="0001316A"/>
    <w:rsid w:val="0001422F"/>
    <w:rsid w:val="000144F2"/>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AF8"/>
    <w:rsid w:val="000737EF"/>
    <w:rsid w:val="000746A6"/>
    <w:rsid w:val="00075E91"/>
    <w:rsid w:val="000833B6"/>
    <w:rsid w:val="000836BE"/>
    <w:rsid w:val="00084741"/>
    <w:rsid w:val="00085632"/>
    <w:rsid w:val="0008758A"/>
    <w:rsid w:val="00087639"/>
    <w:rsid w:val="00091E4D"/>
    <w:rsid w:val="00091F67"/>
    <w:rsid w:val="000945DC"/>
    <w:rsid w:val="00097BC2"/>
    <w:rsid w:val="000A146C"/>
    <w:rsid w:val="000A2D04"/>
    <w:rsid w:val="000A3548"/>
    <w:rsid w:val="000A50F9"/>
    <w:rsid w:val="000A5743"/>
    <w:rsid w:val="000A6808"/>
    <w:rsid w:val="000B1453"/>
    <w:rsid w:val="000B636C"/>
    <w:rsid w:val="000B6A2E"/>
    <w:rsid w:val="000C1E68"/>
    <w:rsid w:val="000D228A"/>
    <w:rsid w:val="000D6140"/>
    <w:rsid w:val="000E219F"/>
    <w:rsid w:val="000E2287"/>
    <w:rsid w:val="000E2EAC"/>
    <w:rsid w:val="000E65CA"/>
    <w:rsid w:val="000E73B3"/>
    <w:rsid w:val="000F1E06"/>
    <w:rsid w:val="000F1ECD"/>
    <w:rsid w:val="000F3406"/>
    <w:rsid w:val="000F5BB4"/>
    <w:rsid w:val="000F6C48"/>
    <w:rsid w:val="000F7BE4"/>
    <w:rsid w:val="00100CB0"/>
    <w:rsid w:val="001052E8"/>
    <w:rsid w:val="00106EAF"/>
    <w:rsid w:val="00112B36"/>
    <w:rsid w:val="00112CA9"/>
    <w:rsid w:val="001204E8"/>
    <w:rsid w:val="001222C0"/>
    <w:rsid w:val="00123456"/>
    <w:rsid w:val="00125442"/>
    <w:rsid w:val="0012627F"/>
    <w:rsid w:val="0012764E"/>
    <w:rsid w:val="00127BFE"/>
    <w:rsid w:val="0013079C"/>
    <w:rsid w:val="00131450"/>
    <w:rsid w:val="00132738"/>
    <w:rsid w:val="00132B8B"/>
    <w:rsid w:val="001343C8"/>
    <w:rsid w:val="00136090"/>
    <w:rsid w:val="0013631E"/>
    <w:rsid w:val="0014015E"/>
    <w:rsid w:val="00140B9B"/>
    <w:rsid w:val="00141455"/>
    <w:rsid w:val="00141B23"/>
    <w:rsid w:val="00143AA5"/>
    <w:rsid w:val="00145007"/>
    <w:rsid w:val="001458BE"/>
    <w:rsid w:val="001509B0"/>
    <w:rsid w:val="00152380"/>
    <w:rsid w:val="00152DBD"/>
    <w:rsid w:val="00156106"/>
    <w:rsid w:val="00157033"/>
    <w:rsid w:val="00160F61"/>
    <w:rsid w:val="001614CE"/>
    <w:rsid w:val="00161520"/>
    <w:rsid w:val="0016198E"/>
    <w:rsid w:val="001653E4"/>
    <w:rsid w:val="0016700F"/>
    <w:rsid w:val="0016754C"/>
    <w:rsid w:val="0017315B"/>
    <w:rsid w:val="00183AB6"/>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A7692"/>
    <w:rsid w:val="001B079E"/>
    <w:rsid w:val="001B1B2E"/>
    <w:rsid w:val="001B62BA"/>
    <w:rsid w:val="001B67DC"/>
    <w:rsid w:val="001B6B77"/>
    <w:rsid w:val="001B7AC4"/>
    <w:rsid w:val="001C084F"/>
    <w:rsid w:val="001C16CD"/>
    <w:rsid w:val="001C6775"/>
    <w:rsid w:val="001C7410"/>
    <w:rsid w:val="001D00CA"/>
    <w:rsid w:val="001D1FCE"/>
    <w:rsid w:val="001D3241"/>
    <w:rsid w:val="001D5618"/>
    <w:rsid w:val="001D6252"/>
    <w:rsid w:val="001E2BF1"/>
    <w:rsid w:val="001E2F1B"/>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ECB"/>
    <w:rsid w:val="00224898"/>
    <w:rsid w:val="002254A9"/>
    <w:rsid w:val="00225F49"/>
    <w:rsid w:val="00232F36"/>
    <w:rsid w:val="00233D97"/>
    <w:rsid w:val="002347A2"/>
    <w:rsid w:val="00234FC8"/>
    <w:rsid w:val="00236037"/>
    <w:rsid w:val="0023645E"/>
    <w:rsid w:val="00236E45"/>
    <w:rsid w:val="002415F1"/>
    <w:rsid w:val="00241DE8"/>
    <w:rsid w:val="00242DEE"/>
    <w:rsid w:val="00243BBE"/>
    <w:rsid w:val="00247ECC"/>
    <w:rsid w:val="00250C7B"/>
    <w:rsid w:val="00250D5F"/>
    <w:rsid w:val="00252F5E"/>
    <w:rsid w:val="002545A4"/>
    <w:rsid w:val="00254605"/>
    <w:rsid w:val="00256F77"/>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1A83"/>
    <w:rsid w:val="002A3023"/>
    <w:rsid w:val="002A3708"/>
    <w:rsid w:val="002A4811"/>
    <w:rsid w:val="002A5C3C"/>
    <w:rsid w:val="002A70B2"/>
    <w:rsid w:val="002A7358"/>
    <w:rsid w:val="002B0990"/>
    <w:rsid w:val="002B17C1"/>
    <w:rsid w:val="002B38A9"/>
    <w:rsid w:val="002B4899"/>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24F6"/>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200E6"/>
    <w:rsid w:val="00321856"/>
    <w:rsid w:val="00323801"/>
    <w:rsid w:val="00323839"/>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762"/>
    <w:rsid w:val="00354FCF"/>
    <w:rsid w:val="0035791C"/>
    <w:rsid w:val="00360548"/>
    <w:rsid w:val="0036107E"/>
    <w:rsid w:val="00362919"/>
    <w:rsid w:val="00365522"/>
    <w:rsid w:val="00365D76"/>
    <w:rsid w:val="003668C8"/>
    <w:rsid w:val="003668EE"/>
    <w:rsid w:val="00366D5E"/>
    <w:rsid w:val="00370C72"/>
    <w:rsid w:val="00371EC5"/>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4E04"/>
    <w:rsid w:val="003B57C4"/>
    <w:rsid w:val="003C3AAB"/>
    <w:rsid w:val="003C4183"/>
    <w:rsid w:val="003C5208"/>
    <w:rsid w:val="003C556E"/>
    <w:rsid w:val="003C59FE"/>
    <w:rsid w:val="003C67B9"/>
    <w:rsid w:val="003D1AD5"/>
    <w:rsid w:val="003D24B2"/>
    <w:rsid w:val="003D2C8E"/>
    <w:rsid w:val="003D4830"/>
    <w:rsid w:val="003D5060"/>
    <w:rsid w:val="003D544D"/>
    <w:rsid w:val="003D5BC2"/>
    <w:rsid w:val="003D71DA"/>
    <w:rsid w:val="003D7F66"/>
    <w:rsid w:val="003E065B"/>
    <w:rsid w:val="003E0A9C"/>
    <w:rsid w:val="003E1BFE"/>
    <w:rsid w:val="003E3AD8"/>
    <w:rsid w:val="003E3C6E"/>
    <w:rsid w:val="003F1EAE"/>
    <w:rsid w:val="003F44B9"/>
    <w:rsid w:val="003F4C1D"/>
    <w:rsid w:val="003F56FC"/>
    <w:rsid w:val="003F5A08"/>
    <w:rsid w:val="003F6DE2"/>
    <w:rsid w:val="0040443F"/>
    <w:rsid w:val="00405954"/>
    <w:rsid w:val="00410B2F"/>
    <w:rsid w:val="0041542F"/>
    <w:rsid w:val="00415FB4"/>
    <w:rsid w:val="00416CE0"/>
    <w:rsid w:val="00420716"/>
    <w:rsid w:val="004215B0"/>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3C10"/>
    <w:rsid w:val="00454531"/>
    <w:rsid w:val="00454B43"/>
    <w:rsid w:val="0045794A"/>
    <w:rsid w:val="0046031D"/>
    <w:rsid w:val="0046043C"/>
    <w:rsid w:val="00463E07"/>
    <w:rsid w:val="004670D2"/>
    <w:rsid w:val="00470198"/>
    <w:rsid w:val="00471B41"/>
    <w:rsid w:val="004720C8"/>
    <w:rsid w:val="00473AC9"/>
    <w:rsid w:val="00473BB5"/>
    <w:rsid w:val="00473D83"/>
    <w:rsid w:val="004779B0"/>
    <w:rsid w:val="004815C2"/>
    <w:rsid w:val="00482CF5"/>
    <w:rsid w:val="0048517F"/>
    <w:rsid w:val="004906FE"/>
    <w:rsid w:val="00491017"/>
    <w:rsid w:val="00494EAC"/>
    <w:rsid w:val="0049526F"/>
    <w:rsid w:val="00495EFE"/>
    <w:rsid w:val="0049757A"/>
    <w:rsid w:val="004A1602"/>
    <w:rsid w:val="004A450A"/>
    <w:rsid w:val="004A4973"/>
    <w:rsid w:val="004A70F4"/>
    <w:rsid w:val="004A7EF0"/>
    <w:rsid w:val="004B1D28"/>
    <w:rsid w:val="004B393C"/>
    <w:rsid w:val="004C19C1"/>
    <w:rsid w:val="004C3BAC"/>
    <w:rsid w:val="004C48D7"/>
    <w:rsid w:val="004C4A92"/>
    <w:rsid w:val="004C67F6"/>
    <w:rsid w:val="004C6854"/>
    <w:rsid w:val="004C7765"/>
    <w:rsid w:val="004D1066"/>
    <w:rsid w:val="004D555A"/>
    <w:rsid w:val="004D6DB3"/>
    <w:rsid w:val="004D72B5"/>
    <w:rsid w:val="004D7BFE"/>
    <w:rsid w:val="004E124F"/>
    <w:rsid w:val="004E1B4A"/>
    <w:rsid w:val="004E29BD"/>
    <w:rsid w:val="004E33F7"/>
    <w:rsid w:val="004E49E2"/>
    <w:rsid w:val="004E5CFA"/>
    <w:rsid w:val="004E6164"/>
    <w:rsid w:val="004E651F"/>
    <w:rsid w:val="004F07D1"/>
    <w:rsid w:val="004F13FB"/>
    <w:rsid w:val="004F1B9E"/>
    <w:rsid w:val="004F4394"/>
    <w:rsid w:val="004F515D"/>
    <w:rsid w:val="004F6107"/>
    <w:rsid w:val="00500F30"/>
    <w:rsid w:val="00502628"/>
    <w:rsid w:val="0050300B"/>
    <w:rsid w:val="0050302E"/>
    <w:rsid w:val="005042C7"/>
    <w:rsid w:val="00505CE2"/>
    <w:rsid w:val="005061B7"/>
    <w:rsid w:val="0050684C"/>
    <w:rsid w:val="0050728C"/>
    <w:rsid w:val="00510F1B"/>
    <w:rsid w:val="0051379D"/>
    <w:rsid w:val="00514384"/>
    <w:rsid w:val="00514B60"/>
    <w:rsid w:val="0051718A"/>
    <w:rsid w:val="00520473"/>
    <w:rsid w:val="00520D38"/>
    <w:rsid w:val="00521BC4"/>
    <w:rsid w:val="005261C9"/>
    <w:rsid w:val="00526367"/>
    <w:rsid w:val="00526E35"/>
    <w:rsid w:val="0053287C"/>
    <w:rsid w:val="00532881"/>
    <w:rsid w:val="00532A94"/>
    <w:rsid w:val="005342F4"/>
    <w:rsid w:val="0053480D"/>
    <w:rsid w:val="00534BCE"/>
    <w:rsid w:val="00537681"/>
    <w:rsid w:val="005376CA"/>
    <w:rsid w:val="00540E73"/>
    <w:rsid w:val="00540EC1"/>
    <w:rsid w:val="00542DEA"/>
    <w:rsid w:val="005447AD"/>
    <w:rsid w:val="005517D8"/>
    <w:rsid w:val="00551B7F"/>
    <w:rsid w:val="005527A1"/>
    <w:rsid w:val="0055495B"/>
    <w:rsid w:val="00554D81"/>
    <w:rsid w:val="00555242"/>
    <w:rsid w:val="00555F31"/>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5432"/>
    <w:rsid w:val="00585EB5"/>
    <w:rsid w:val="00586E18"/>
    <w:rsid w:val="005909FD"/>
    <w:rsid w:val="00591110"/>
    <w:rsid w:val="0059340D"/>
    <w:rsid w:val="00595DD8"/>
    <w:rsid w:val="005A0961"/>
    <w:rsid w:val="005A42A3"/>
    <w:rsid w:val="005A5A6C"/>
    <w:rsid w:val="005A5B6E"/>
    <w:rsid w:val="005A6603"/>
    <w:rsid w:val="005A6AB6"/>
    <w:rsid w:val="005B0344"/>
    <w:rsid w:val="005B0B4C"/>
    <w:rsid w:val="005B2B08"/>
    <w:rsid w:val="005B2BB7"/>
    <w:rsid w:val="005B520E"/>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475B"/>
    <w:rsid w:val="005E743A"/>
    <w:rsid w:val="005F075D"/>
    <w:rsid w:val="005F219D"/>
    <w:rsid w:val="005F2B5C"/>
    <w:rsid w:val="005F2CCD"/>
    <w:rsid w:val="005F36FF"/>
    <w:rsid w:val="005F4575"/>
    <w:rsid w:val="005F6466"/>
    <w:rsid w:val="0060008D"/>
    <w:rsid w:val="00601116"/>
    <w:rsid w:val="00602CBB"/>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32C50"/>
    <w:rsid w:val="0063385B"/>
    <w:rsid w:val="00633DCB"/>
    <w:rsid w:val="00634155"/>
    <w:rsid w:val="00637B90"/>
    <w:rsid w:val="0064311C"/>
    <w:rsid w:val="006432BA"/>
    <w:rsid w:val="0064555D"/>
    <w:rsid w:val="00645D22"/>
    <w:rsid w:val="00646052"/>
    <w:rsid w:val="0064778D"/>
    <w:rsid w:val="00647B42"/>
    <w:rsid w:val="00647D73"/>
    <w:rsid w:val="00651A08"/>
    <w:rsid w:val="00654204"/>
    <w:rsid w:val="00654615"/>
    <w:rsid w:val="00656EFE"/>
    <w:rsid w:val="00657B02"/>
    <w:rsid w:val="00660B6F"/>
    <w:rsid w:val="00662B0A"/>
    <w:rsid w:val="00665B0F"/>
    <w:rsid w:val="00670434"/>
    <w:rsid w:val="00670FCD"/>
    <w:rsid w:val="00672392"/>
    <w:rsid w:val="006741B2"/>
    <w:rsid w:val="0068039B"/>
    <w:rsid w:val="00681318"/>
    <w:rsid w:val="00682593"/>
    <w:rsid w:val="00682D2B"/>
    <w:rsid w:val="006835AC"/>
    <w:rsid w:val="00684CDE"/>
    <w:rsid w:val="00691E6B"/>
    <w:rsid w:val="006925CE"/>
    <w:rsid w:val="006954E7"/>
    <w:rsid w:val="00695A3B"/>
    <w:rsid w:val="00695F91"/>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365DF"/>
    <w:rsid w:val="00737F7C"/>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2F54"/>
    <w:rsid w:val="007741A6"/>
    <w:rsid w:val="00775AD0"/>
    <w:rsid w:val="00776D91"/>
    <w:rsid w:val="007809CA"/>
    <w:rsid w:val="0078134D"/>
    <w:rsid w:val="00785656"/>
    <w:rsid w:val="00787D20"/>
    <w:rsid w:val="00787F49"/>
    <w:rsid w:val="00791F24"/>
    <w:rsid w:val="00794804"/>
    <w:rsid w:val="00794B3A"/>
    <w:rsid w:val="00794C01"/>
    <w:rsid w:val="007A10A9"/>
    <w:rsid w:val="007A2D5C"/>
    <w:rsid w:val="007A3C71"/>
    <w:rsid w:val="007B33F1"/>
    <w:rsid w:val="007B363C"/>
    <w:rsid w:val="007B4AF8"/>
    <w:rsid w:val="007B6DDA"/>
    <w:rsid w:val="007C0308"/>
    <w:rsid w:val="007C1DCF"/>
    <w:rsid w:val="007C2FF2"/>
    <w:rsid w:val="007C42D1"/>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336E"/>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5606"/>
    <w:rsid w:val="00825FF1"/>
    <w:rsid w:val="008347FC"/>
    <w:rsid w:val="0083484F"/>
    <w:rsid w:val="0083493C"/>
    <w:rsid w:val="00836367"/>
    <w:rsid w:val="008422B8"/>
    <w:rsid w:val="00842735"/>
    <w:rsid w:val="00844789"/>
    <w:rsid w:val="0084491D"/>
    <w:rsid w:val="00850234"/>
    <w:rsid w:val="00853D18"/>
    <w:rsid w:val="00854E0A"/>
    <w:rsid w:val="008556C3"/>
    <w:rsid w:val="008560F7"/>
    <w:rsid w:val="0085662B"/>
    <w:rsid w:val="0085774D"/>
    <w:rsid w:val="00862092"/>
    <w:rsid w:val="008627FA"/>
    <w:rsid w:val="008631F8"/>
    <w:rsid w:val="0086378E"/>
    <w:rsid w:val="00872998"/>
    <w:rsid w:val="00873603"/>
    <w:rsid w:val="0087664F"/>
    <w:rsid w:val="00876D7A"/>
    <w:rsid w:val="0087779C"/>
    <w:rsid w:val="00880AEA"/>
    <w:rsid w:val="0088358F"/>
    <w:rsid w:val="00886346"/>
    <w:rsid w:val="00887B40"/>
    <w:rsid w:val="00893C7D"/>
    <w:rsid w:val="00894F7C"/>
    <w:rsid w:val="0089557C"/>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E85"/>
    <w:rsid w:val="008D560C"/>
    <w:rsid w:val="008D7730"/>
    <w:rsid w:val="008D79F6"/>
    <w:rsid w:val="008E0799"/>
    <w:rsid w:val="008E160E"/>
    <w:rsid w:val="008E18E8"/>
    <w:rsid w:val="008E1979"/>
    <w:rsid w:val="008E2194"/>
    <w:rsid w:val="008E24E8"/>
    <w:rsid w:val="008E2A5C"/>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0A20"/>
    <w:rsid w:val="00902FC5"/>
    <w:rsid w:val="0090458B"/>
    <w:rsid w:val="0090476A"/>
    <w:rsid w:val="00907082"/>
    <w:rsid w:val="00907E5C"/>
    <w:rsid w:val="00911580"/>
    <w:rsid w:val="00915ABA"/>
    <w:rsid w:val="009177CF"/>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388C"/>
    <w:rsid w:val="00944A39"/>
    <w:rsid w:val="00944F8F"/>
    <w:rsid w:val="00945E7D"/>
    <w:rsid w:val="00946365"/>
    <w:rsid w:val="00947108"/>
    <w:rsid w:val="0095592E"/>
    <w:rsid w:val="00961E28"/>
    <w:rsid w:val="009631EF"/>
    <w:rsid w:val="00963C9C"/>
    <w:rsid w:val="00963EC9"/>
    <w:rsid w:val="009647F3"/>
    <w:rsid w:val="00964932"/>
    <w:rsid w:val="00970823"/>
    <w:rsid w:val="0097111C"/>
    <w:rsid w:val="00971371"/>
    <w:rsid w:val="00972203"/>
    <w:rsid w:val="00973ECC"/>
    <w:rsid w:val="00975E48"/>
    <w:rsid w:val="0097683C"/>
    <w:rsid w:val="009772F7"/>
    <w:rsid w:val="0098216F"/>
    <w:rsid w:val="009832A2"/>
    <w:rsid w:val="009853EA"/>
    <w:rsid w:val="009879A5"/>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D0D5E"/>
    <w:rsid w:val="009D1298"/>
    <w:rsid w:val="009D15D3"/>
    <w:rsid w:val="009D2E51"/>
    <w:rsid w:val="009D31B6"/>
    <w:rsid w:val="009D6270"/>
    <w:rsid w:val="009E0C94"/>
    <w:rsid w:val="009E0E84"/>
    <w:rsid w:val="009E2B42"/>
    <w:rsid w:val="009E358F"/>
    <w:rsid w:val="009E7625"/>
    <w:rsid w:val="009E7E19"/>
    <w:rsid w:val="009F1D79"/>
    <w:rsid w:val="00A01032"/>
    <w:rsid w:val="00A01AED"/>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380C"/>
    <w:rsid w:val="00A54292"/>
    <w:rsid w:val="00A55075"/>
    <w:rsid w:val="00A57262"/>
    <w:rsid w:val="00A578E5"/>
    <w:rsid w:val="00A57DDC"/>
    <w:rsid w:val="00A63815"/>
    <w:rsid w:val="00A64A62"/>
    <w:rsid w:val="00A65301"/>
    <w:rsid w:val="00A6680A"/>
    <w:rsid w:val="00A66C53"/>
    <w:rsid w:val="00A81231"/>
    <w:rsid w:val="00A81E19"/>
    <w:rsid w:val="00A83697"/>
    <w:rsid w:val="00A83DEA"/>
    <w:rsid w:val="00A84270"/>
    <w:rsid w:val="00A86D54"/>
    <w:rsid w:val="00A87212"/>
    <w:rsid w:val="00A87D1C"/>
    <w:rsid w:val="00A9105F"/>
    <w:rsid w:val="00A9143B"/>
    <w:rsid w:val="00A95D30"/>
    <w:rsid w:val="00A966C2"/>
    <w:rsid w:val="00A96CFB"/>
    <w:rsid w:val="00A9715C"/>
    <w:rsid w:val="00AA4FF9"/>
    <w:rsid w:val="00AB09F9"/>
    <w:rsid w:val="00AB0B81"/>
    <w:rsid w:val="00AB106B"/>
    <w:rsid w:val="00AB1124"/>
    <w:rsid w:val="00AB3F8F"/>
    <w:rsid w:val="00AC0AA0"/>
    <w:rsid w:val="00AC1532"/>
    <w:rsid w:val="00AC3FE1"/>
    <w:rsid w:val="00AC43BC"/>
    <w:rsid w:val="00AD143D"/>
    <w:rsid w:val="00AD523D"/>
    <w:rsid w:val="00AD6D78"/>
    <w:rsid w:val="00AD711B"/>
    <w:rsid w:val="00AE0EDC"/>
    <w:rsid w:val="00AE278B"/>
    <w:rsid w:val="00AE3409"/>
    <w:rsid w:val="00AE394E"/>
    <w:rsid w:val="00AE6141"/>
    <w:rsid w:val="00AE70F2"/>
    <w:rsid w:val="00AF03AE"/>
    <w:rsid w:val="00AF0644"/>
    <w:rsid w:val="00AF1621"/>
    <w:rsid w:val="00AF171B"/>
    <w:rsid w:val="00AF2B60"/>
    <w:rsid w:val="00AF2D06"/>
    <w:rsid w:val="00AF4627"/>
    <w:rsid w:val="00AF7C5F"/>
    <w:rsid w:val="00B000D6"/>
    <w:rsid w:val="00B04112"/>
    <w:rsid w:val="00B04D58"/>
    <w:rsid w:val="00B051B1"/>
    <w:rsid w:val="00B07FA9"/>
    <w:rsid w:val="00B11A60"/>
    <w:rsid w:val="00B210A8"/>
    <w:rsid w:val="00B220A8"/>
    <w:rsid w:val="00B22613"/>
    <w:rsid w:val="00B22B51"/>
    <w:rsid w:val="00B26CBC"/>
    <w:rsid w:val="00B302D8"/>
    <w:rsid w:val="00B34F56"/>
    <w:rsid w:val="00B3698D"/>
    <w:rsid w:val="00B410C5"/>
    <w:rsid w:val="00B41B8A"/>
    <w:rsid w:val="00B4310D"/>
    <w:rsid w:val="00B4386D"/>
    <w:rsid w:val="00B43C90"/>
    <w:rsid w:val="00B43DF2"/>
    <w:rsid w:val="00B43EC6"/>
    <w:rsid w:val="00B44A76"/>
    <w:rsid w:val="00B51D63"/>
    <w:rsid w:val="00B54FBF"/>
    <w:rsid w:val="00B55A1F"/>
    <w:rsid w:val="00B5615C"/>
    <w:rsid w:val="00B625EE"/>
    <w:rsid w:val="00B6439B"/>
    <w:rsid w:val="00B64A7A"/>
    <w:rsid w:val="00B6606A"/>
    <w:rsid w:val="00B70CBF"/>
    <w:rsid w:val="00B768D1"/>
    <w:rsid w:val="00B769D2"/>
    <w:rsid w:val="00B770CB"/>
    <w:rsid w:val="00B82102"/>
    <w:rsid w:val="00B824D2"/>
    <w:rsid w:val="00B83C14"/>
    <w:rsid w:val="00B87F8F"/>
    <w:rsid w:val="00B9125E"/>
    <w:rsid w:val="00B922FA"/>
    <w:rsid w:val="00B953E9"/>
    <w:rsid w:val="00B958BD"/>
    <w:rsid w:val="00B97293"/>
    <w:rsid w:val="00B97594"/>
    <w:rsid w:val="00BA1025"/>
    <w:rsid w:val="00BA4BDE"/>
    <w:rsid w:val="00BA5BFD"/>
    <w:rsid w:val="00BA69C6"/>
    <w:rsid w:val="00BA6D7F"/>
    <w:rsid w:val="00BA7030"/>
    <w:rsid w:val="00BB0912"/>
    <w:rsid w:val="00BB1CB6"/>
    <w:rsid w:val="00BB2B04"/>
    <w:rsid w:val="00BB425B"/>
    <w:rsid w:val="00BC3420"/>
    <w:rsid w:val="00BC3B77"/>
    <w:rsid w:val="00BC3C84"/>
    <w:rsid w:val="00BC3FBF"/>
    <w:rsid w:val="00BC76E5"/>
    <w:rsid w:val="00BD02A9"/>
    <w:rsid w:val="00BD1D73"/>
    <w:rsid w:val="00BD3542"/>
    <w:rsid w:val="00BD541C"/>
    <w:rsid w:val="00BD670B"/>
    <w:rsid w:val="00BD74E5"/>
    <w:rsid w:val="00BD76FA"/>
    <w:rsid w:val="00BE1773"/>
    <w:rsid w:val="00BE1F98"/>
    <w:rsid w:val="00BE1FFB"/>
    <w:rsid w:val="00BE6E86"/>
    <w:rsid w:val="00BE7D3C"/>
    <w:rsid w:val="00BF17E5"/>
    <w:rsid w:val="00BF473E"/>
    <w:rsid w:val="00BF5900"/>
    <w:rsid w:val="00BF5B97"/>
    <w:rsid w:val="00BF5FF6"/>
    <w:rsid w:val="00BF72DA"/>
    <w:rsid w:val="00C0207F"/>
    <w:rsid w:val="00C0361E"/>
    <w:rsid w:val="00C1079B"/>
    <w:rsid w:val="00C130E3"/>
    <w:rsid w:val="00C158F8"/>
    <w:rsid w:val="00C15A2F"/>
    <w:rsid w:val="00C16117"/>
    <w:rsid w:val="00C166B9"/>
    <w:rsid w:val="00C178A9"/>
    <w:rsid w:val="00C2109F"/>
    <w:rsid w:val="00C219B0"/>
    <w:rsid w:val="00C21E49"/>
    <w:rsid w:val="00C2244C"/>
    <w:rsid w:val="00C2304C"/>
    <w:rsid w:val="00C24501"/>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7370B"/>
    <w:rsid w:val="00C73CFF"/>
    <w:rsid w:val="00C76061"/>
    <w:rsid w:val="00C80645"/>
    <w:rsid w:val="00C916AC"/>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870"/>
    <w:rsid w:val="00CF0BCD"/>
    <w:rsid w:val="00CF0D25"/>
    <w:rsid w:val="00CF13A0"/>
    <w:rsid w:val="00CF2CEE"/>
    <w:rsid w:val="00CF6161"/>
    <w:rsid w:val="00CF6349"/>
    <w:rsid w:val="00D01146"/>
    <w:rsid w:val="00D04BCA"/>
    <w:rsid w:val="00D07D90"/>
    <w:rsid w:val="00D1070A"/>
    <w:rsid w:val="00D11B6E"/>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594D"/>
    <w:rsid w:val="00D46FA0"/>
    <w:rsid w:val="00D524C2"/>
    <w:rsid w:val="00D52F12"/>
    <w:rsid w:val="00D559C2"/>
    <w:rsid w:val="00D55C42"/>
    <w:rsid w:val="00D57C22"/>
    <w:rsid w:val="00D57DC6"/>
    <w:rsid w:val="00D57E9C"/>
    <w:rsid w:val="00D6060A"/>
    <w:rsid w:val="00D6223F"/>
    <w:rsid w:val="00D62FF6"/>
    <w:rsid w:val="00D632BE"/>
    <w:rsid w:val="00D63428"/>
    <w:rsid w:val="00D64B9B"/>
    <w:rsid w:val="00D66CD0"/>
    <w:rsid w:val="00D711DF"/>
    <w:rsid w:val="00D715DF"/>
    <w:rsid w:val="00D717B0"/>
    <w:rsid w:val="00D72D06"/>
    <w:rsid w:val="00D7522C"/>
    <w:rsid w:val="00D7536F"/>
    <w:rsid w:val="00D76668"/>
    <w:rsid w:val="00D7700F"/>
    <w:rsid w:val="00D8024D"/>
    <w:rsid w:val="00D81326"/>
    <w:rsid w:val="00D837EE"/>
    <w:rsid w:val="00D83E02"/>
    <w:rsid w:val="00D86500"/>
    <w:rsid w:val="00D87870"/>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6EE"/>
    <w:rsid w:val="00DE5522"/>
    <w:rsid w:val="00DE5A36"/>
    <w:rsid w:val="00DE6478"/>
    <w:rsid w:val="00DE6DA8"/>
    <w:rsid w:val="00DF048C"/>
    <w:rsid w:val="00DF0C65"/>
    <w:rsid w:val="00DF23CB"/>
    <w:rsid w:val="00DF519F"/>
    <w:rsid w:val="00DF7C53"/>
    <w:rsid w:val="00DF7D2A"/>
    <w:rsid w:val="00DF7EC9"/>
    <w:rsid w:val="00E01E9E"/>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C3C"/>
    <w:rsid w:val="00E374AB"/>
    <w:rsid w:val="00E37858"/>
    <w:rsid w:val="00E37CEE"/>
    <w:rsid w:val="00E407F4"/>
    <w:rsid w:val="00E416C0"/>
    <w:rsid w:val="00E440F8"/>
    <w:rsid w:val="00E54B59"/>
    <w:rsid w:val="00E5554B"/>
    <w:rsid w:val="00E5727D"/>
    <w:rsid w:val="00E60B84"/>
    <w:rsid w:val="00E61E12"/>
    <w:rsid w:val="00E633CE"/>
    <w:rsid w:val="00E65113"/>
    <w:rsid w:val="00E6750F"/>
    <w:rsid w:val="00E70347"/>
    <w:rsid w:val="00E7596C"/>
    <w:rsid w:val="00E7727E"/>
    <w:rsid w:val="00E81267"/>
    <w:rsid w:val="00E827F8"/>
    <w:rsid w:val="00E847D3"/>
    <w:rsid w:val="00E84E0F"/>
    <w:rsid w:val="00E856A3"/>
    <w:rsid w:val="00E878F2"/>
    <w:rsid w:val="00E90755"/>
    <w:rsid w:val="00E9142E"/>
    <w:rsid w:val="00E957C7"/>
    <w:rsid w:val="00E96590"/>
    <w:rsid w:val="00EA0623"/>
    <w:rsid w:val="00EA3ABA"/>
    <w:rsid w:val="00EA3D50"/>
    <w:rsid w:val="00EA3F49"/>
    <w:rsid w:val="00EA5A05"/>
    <w:rsid w:val="00EA6834"/>
    <w:rsid w:val="00EA7181"/>
    <w:rsid w:val="00EA76AD"/>
    <w:rsid w:val="00EB07AC"/>
    <w:rsid w:val="00EB2B75"/>
    <w:rsid w:val="00EB4202"/>
    <w:rsid w:val="00EB46B6"/>
    <w:rsid w:val="00EB6CF9"/>
    <w:rsid w:val="00EC27D7"/>
    <w:rsid w:val="00EC47C9"/>
    <w:rsid w:val="00EC4C95"/>
    <w:rsid w:val="00ED0149"/>
    <w:rsid w:val="00ED1D48"/>
    <w:rsid w:val="00ED25F1"/>
    <w:rsid w:val="00ED3452"/>
    <w:rsid w:val="00ED3555"/>
    <w:rsid w:val="00ED36B1"/>
    <w:rsid w:val="00ED4DD2"/>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71DE"/>
    <w:rsid w:val="00F3191C"/>
    <w:rsid w:val="00F36DB2"/>
    <w:rsid w:val="00F36F48"/>
    <w:rsid w:val="00F413E0"/>
    <w:rsid w:val="00F42A47"/>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0936"/>
    <w:rsid w:val="00F711A1"/>
    <w:rsid w:val="00F7184C"/>
    <w:rsid w:val="00F71BFC"/>
    <w:rsid w:val="00F725D2"/>
    <w:rsid w:val="00F7288F"/>
    <w:rsid w:val="00F729F2"/>
    <w:rsid w:val="00F73D05"/>
    <w:rsid w:val="00F750C3"/>
    <w:rsid w:val="00F80B8E"/>
    <w:rsid w:val="00F81E9A"/>
    <w:rsid w:val="00F827F1"/>
    <w:rsid w:val="00F836E6"/>
    <w:rsid w:val="00F847A6"/>
    <w:rsid w:val="00F84920"/>
    <w:rsid w:val="00F9133C"/>
    <w:rsid w:val="00F9283C"/>
    <w:rsid w:val="00F93A2B"/>
    <w:rsid w:val="00F9441B"/>
    <w:rsid w:val="00F96E2A"/>
    <w:rsid w:val="00F96F8B"/>
    <w:rsid w:val="00F9746E"/>
    <w:rsid w:val="00FA4C32"/>
    <w:rsid w:val="00FA55BD"/>
    <w:rsid w:val="00FA6902"/>
    <w:rsid w:val="00FA7DFF"/>
    <w:rsid w:val="00FB2A8C"/>
    <w:rsid w:val="00FB46B6"/>
    <w:rsid w:val="00FB5E89"/>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0</Pages>
  <Words>18708</Words>
  <Characters>106642</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Cep</cp:lastModifiedBy>
  <cp:revision>9</cp:revision>
  <cp:lastPrinted>2020-08-09T07:53:00Z</cp:lastPrinted>
  <dcterms:created xsi:type="dcterms:W3CDTF">2021-03-07T23:15:00Z</dcterms:created>
  <dcterms:modified xsi:type="dcterms:W3CDTF">2021-03-1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